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F092C6" w14:textId="7A3BB814" w:rsidR="006840CD" w:rsidRPr="00717C0A" w:rsidRDefault="006840CD" w:rsidP="006840CD">
      <w:pPr>
        <w:pStyle w:val="SupplementaryMaterial"/>
        <w:rPr>
          <w:b w:val="0"/>
          <w:bCs/>
          <w:i w:val="0"/>
          <w:iCs/>
        </w:rPr>
      </w:pPr>
      <w:r w:rsidRPr="00717C0A">
        <w:rPr>
          <w:b w:val="0"/>
          <w:bCs/>
          <w:i w:val="0"/>
          <w:iCs/>
        </w:rPr>
        <w:t>Supplementary Material</w:t>
      </w:r>
    </w:p>
    <w:p w14:paraId="549499BD" w14:textId="2FE44180" w:rsidR="007C5A85" w:rsidRPr="007C5A85" w:rsidRDefault="006A194E" w:rsidP="00637FE9">
      <w:pPr>
        <w:pStyle w:val="1"/>
        <w:numPr>
          <w:ilvl w:val="0"/>
          <w:numId w:val="0"/>
        </w:numPr>
      </w:pPr>
      <w:r w:rsidRPr="00EA6F75">
        <w:rPr>
          <w:rStyle w:val="10"/>
          <w:b/>
        </w:rPr>
        <w:t>Supplementary table</w:t>
      </w:r>
      <w:r w:rsidR="00B72C96">
        <w:rPr>
          <w:rStyle w:val="10"/>
          <w:b/>
        </w:rPr>
        <w:t xml:space="preserve"> </w:t>
      </w:r>
      <w:r w:rsidRPr="00EA6F75">
        <w:rPr>
          <w:rStyle w:val="10"/>
          <w:b/>
        </w:rPr>
        <w:t xml:space="preserve">1: </w:t>
      </w:r>
      <w:r w:rsidR="007C5A85">
        <w:rPr>
          <w:rFonts w:hint="eastAsia"/>
          <w:lang w:eastAsia="zh-CN"/>
        </w:rPr>
        <w:t>Function</w:t>
      </w:r>
      <w:r w:rsidR="007C5A85">
        <w:rPr>
          <w:lang w:eastAsia="zh-CN"/>
        </w:rPr>
        <w:t>s of miRNAs and their target genes in Th17 cells</w:t>
      </w:r>
      <w:r w:rsidR="00717C0A">
        <w:rPr>
          <w:lang w:eastAsia="zh-CN"/>
        </w:rPr>
        <w:t xml:space="preserve"> and</w:t>
      </w:r>
      <w:r w:rsidR="00637FE9">
        <w:rPr>
          <w:lang w:eastAsia="zh-CN"/>
        </w:rPr>
        <w:t xml:space="preserve"> </w:t>
      </w:r>
      <w:r w:rsidR="00717C0A">
        <w:rPr>
          <w:lang w:eastAsia="zh-CN"/>
        </w:rPr>
        <w:t>autoimmune disease</w:t>
      </w:r>
      <w:r w:rsidR="00D337AE">
        <w:rPr>
          <w:lang w:eastAsia="zh-CN"/>
        </w:rPr>
        <w:t>s</w:t>
      </w:r>
    </w:p>
    <w:tbl>
      <w:tblPr>
        <w:tblW w:w="11057" w:type="dxa"/>
        <w:tblInd w:w="-709" w:type="dxa"/>
        <w:tblBorders>
          <w:top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1559"/>
        <w:gridCol w:w="5812"/>
        <w:gridCol w:w="1134"/>
      </w:tblGrid>
      <w:tr w:rsidR="00DB0C51" w:rsidRPr="00E95369" w14:paraId="225026AA" w14:textId="77777777" w:rsidTr="00D45EC3"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C4E1D6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NA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1886F0" w14:textId="2BD8BE99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Target</w:t>
            </w:r>
            <w:r w:rsidR="008610DF">
              <w:rPr>
                <w:rFonts w:eastAsia="等线"/>
              </w:rPr>
              <w:t>(s)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FD87DE" w14:textId="167F0453" w:rsidR="00DB0C51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>
              <w:rPr>
                <w:rFonts w:eastAsia="等线"/>
              </w:rPr>
              <w:t>Effect(s)</w:t>
            </w:r>
          </w:p>
        </w:tc>
        <w:tc>
          <w:tcPr>
            <w:tcW w:w="5812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5231F4" w14:textId="58D19890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Experiment</w:t>
            </w:r>
            <w:r w:rsidR="008610DF">
              <w:rPr>
                <w:rFonts w:eastAsia="等线"/>
              </w:rPr>
              <w:t>al</w:t>
            </w:r>
            <w:r w:rsidRPr="00EC09DC">
              <w:rPr>
                <w:rFonts w:eastAsia="等线"/>
              </w:rPr>
              <w:t xml:space="preserve"> system</w:t>
            </w:r>
            <w:r w:rsidR="008610DF">
              <w:rPr>
                <w:rFonts w:eastAsia="等线"/>
              </w:rPr>
              <w:t>(</w:t>
            </w:r>
            <w:r w:rsidRPr="00EC09DC">
              <w:rPr>
                <w:rFonts w:eastAsia="等线"/>
              </w:rPr>
              <w:t>s</w:t>
            </w:r>
            <w:r w:rsidR="008610DF">
              <w:rPr>
                <w:rFonts w:eastAsia="等线"/>
              </w:rPr>
              <w:t>)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53437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r</w:t>
            </w:r>
            <w:r w:rsidRPr="00EC09DC">
              <w:rPr>
                <w:rFonts w:eastAsia="等线"/>
              </w:rPr>
              <w:t>eference</w:t>
            </w:r>
          </w:p>
        </w:tc>
      </w:tr>
      <w:tr w:rsidR="00AC0848" w:rsidRPr="00E95369" w14:paraId="3B56CE19" w14:textId="77777777" w:rsidTr="00D45EC3">
        <w:trPr>
          <w:trHeight w:val="507"/>
        </w:trPr>
        <w:tc>
          <w:tcPr>
            <w:tcW w:w="11057" w:type="dxa"/>
            <w:gridSpan w:val="5"/>
            <w:tcBorders>
              <w:top w:val="nil"/>
            </w:tcBorders>
            <w:shd w:val="clear" w:color="auto" w:fill="auto"/>
            <w:vAlign w:val="center"/>
          </w:tcPr>
          <w:p w14:paraId="6786D99A" w14:textId="0A7AF914" w:rsidR="00AC0848" w:rsidRPr="00EC09DC" w:rsidRDefault="00AC0848" w:rsidP="00EC09DC">
            <w:pPr>
              <w:pStyle w:val="af9"/>
              <w:spacing w:after="240"/>
              <w:rPr>
                <w:rFonts w:eastAsia="等线"/>
                <w:lang w:eastAsia="zh-CN"/>
              </w:rPr>
            </w:pPr>
            <w:r>
              <w:rPr>
                <w:rFonts w:eastAsia="等线" w:hint="eastAsia"/>
                <w:lang w:eastAsia="zh-CN"/>
              </w:rPr>
              <w:t>m</w:t>
            </w:r>
            <w:r>
              <w:rPr>
                <w:rFonts w:eastAsia="等线"/>
                <w:lang w:eastAsia="zh-CN"/>
              </w:rPr>
              <w:t xml:space="preserve">iRNAs promote Th17 cell </w:t>
            </w:r>
          </w:p>
        </w:tc>
      </w:tr>
      <w:tr w:rsidR="008610DF" w:rsidRPr="00E95369" w14:paraId="566E3F7A" w14:textId="77777777" w:rsidTr="00D45EC3">
        <w:tc>
          <w:tcPr>
            <w:tcW w:w="1276" w:type="dxa"/>
            <w:vMerge w:val="restart"/>
            <w:tcBorders>
              <w:top w:val="nil"/>
            </w:tcBorders>
            <w:shd w:val="clear" w:color="auto" w:fill="auto"/>
            <w:vAlign w:val="center"/>
          </w:tcPr>
          <w:p w14:paraId="6FDB847E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55</w:t>
            </w:r>
          </w:p>
          <w:p w14:paraId="1E3E4930" w14:textId="7350B6BA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tcBorders>
              <w:top w:val="nil"/>
            </w:tcBorders>
            <w:shd w:val="clear" w:color="auto" w:fill="auto"/>
            <w:vAlign w:val="center"/>
          </w:tcPr>
          <w:p w14:paraId="568A8616" w14:textId="77DAB4B3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Dnaja2</w:t>
            </w:r>
            <w:r w:rsidR="00166BC9">
              <w:rPr>
                <w:rFonts w:eastAsia="等线"/>
              </w:rPr>
              <w:t>,</w:t>
            </w:r>
            <w:r w:rsidRPr="00EC09DC">
              <w:rPr>
                <w:rFonts w:eastAsia="等线"/>
              </w:rPr>
              <w:t xml:space="preserve"> Dnajb1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vAlign w:val="center"/>
          </w:tcPr>
          <w:p w14:paraId="1B46D70E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tcBorders>
              <w:top w:val="nil"/>
            </w:tcBorders>
            <w:shd w:val="clear" w:color="auto" w:fill="auto"/>
            <w:vAlign w:val="center"/>
          </w:tcPr>
          <w:p w14:paraId="07B4FE7E" w14:textId="4E6660BE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>AE</w:t>
            </w:r>
            <w:r w:rsidR="00297ABF">
              <w:rPr>
                <w:rFonts w:eastAsia="等线" w:hint="eastAsia"/>
                <w:lang w:eastAsia="zh-CN"/>
              </w:rPr>
              <w:t>,</w:t>
            </w:r>
            <w:r w:rsidR="00297ABF">
              <w:rPr>
                <w:rFonts w:eastAsia="等线"/>
                <w:lang w:eastAsia="zh-CN"/>
              </w:rPr>
              <w:t xml:space="preserve"> </w:t>
            </w: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55</w:t>
            </w:r>
            <w:r w:rsidRPr="009770C8">
              <w:rPr>
                <w:rFonts w:eastAsia="等线"/>
                <w:vertAlign w:val="superscript"/>
              </w:rPr>
              <w:t>-/-</w:t>
            </w:r>
            <w:r w:rsidRPr="00EC09DC">
              <w:rPr>
                <w:rFonts w:eastAsia="等线"/>
              </w:rPr>
              <w:t xml:space="preserve"> mice,</w:t>
            </w:r>
            <w:r w:rsidR="00194107">
              <w:rPr>
                <w:rFonts w:eastAsia="等线"/>
              </w:rPr>
              <w:t xml:space="preserve"> </w:t>
            </w:r>
            <w:r w:rsidR="00194107" w:rsidRPr="00194107">
              <w:rPr>
                <w:rFonts w:eastAsia="等线"/>
              </w:rPr>
              <w:t xml:space="preserve">transfection experiments with miRNA mimics </w:t>
            </w:r>
            <w:r w:rsidR="00194107">
              <w:rPr>
                <w:rFonts w:eastAsia="等线"/>
              </w:rPr>
              <w:t xml:space="preserve">and </w:t>
            </w:r>
            <w:r w:rsidR="00194107" w:rsidRPr="00194107">
              <w:rPr>
                <w:rFonts w:eastAsia="等线"/>
              </w:rPr>
              <w:t>antagomirs</w:t>
            </w:r>
            <w:r w:rsidR="00194107">
              <w:rPr>
                <w:rFonts w:eastAsia="等线"/>
              </w:rPr>
              <w:t xml:space="preserve"> </w:t>
            </w:r>
            <w:r w:rsidR="00194107" w:rsidRPr="00194107">
              <w:rPr>
                <w:rFonts w:eastAsia="等线"/>
              </w:rPr>
              <w:t>in vitr</w:t>
            </w:r>
            <w:r w:rsidR="00194107">
              <w:rPr>
                <w:rFonts w:eastAsia="等线"/>
              </w:rPr>
              <w:t>o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vAlign w:val="center"/>
          </w:tcPr>
          <w:p w14:paraId="4593E969" w14:textId="6FB05353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NeWNrbzwvQXV0aG9yPjxZZWFyPjIwMTU8L1llYXI+PFJl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</w:fldData>
              </w:fldChar>
            </w:r>
            <w:r w:rsidRPr="00EC09DC">
              <w:instrText xml:space="preserve"> ADDIN EN.CITE </w:instrText>
            </w:r>
            <w:r w:rsidRPr="00EC09DC">
              <w:fldChar w:fldCharType="begin">
                <w:fldData xml:space="preserve">PEVuZE5vdGU+PENpdGU+PEF1dGhvcj5NeWNrbzwvQXV0aG9yPjxZZWFyPjIwMTU8L1llYXI+PFJl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</w:fldData>
              </w:fldChar>
            </w:r>
            <w:r w:rsidRPr="00EC09DC">
              <w:instrText xml:space="preserve"> ADDIN EN.CITE.DATA </w:instrText>
            </w:r>
            <w:r w:rsidRPr="00EC09DC"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Pr="00EC09DC">
              <w:t>(1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4FCFD607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48FF79D1" w14:textId="41769D00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0BF119BA" w14:textId="77777777" w:rsidR="008610DF" w:rsidRPr="003624E7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3624E7">
              <w:rPr>
                <w:rFonts w:eastAsia="等线" w:hint="eastAsia"/>
              </w:rPr>
              <w:t>S</w:t>
            </w:r>
            <w:r w:rsidRPr="003624E7">
              <w:rPr>
                <w:rFonts w:eastAsia="等线"/>
              </w:rPr>
              <w:t>OCS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749D08" w14:textId="77777777" w:rsidR="008610DF" w:rsidRPr="003624E7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3624E7">
              <w:rPr>
                <w:rFonts w:eastAsia="等线" w:hint="eastAsia"/>
              </w:rPr>
              <w:t>T</w:t>
            </w:r>
            <w:r w:rsidRPr="003624E7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03B9190C" w14:textId="258E5DEE" w:rsidR="008610DF" w:rsidRPr="003624E7" w:rsidRDefault="003624E7" w:rsidP="00EC09DC">
            <w:pPr>
              <w:pStyle w:val="af9"/>
              <w:spacing w:after="240"/>
              <w:rPr>
                <w:rFonts w:eastAsia="等线"/>
              </w:rPr>
            </w:pPr>
            <w:r>
              <w:rPr>
                <w:rFonts w:eastAsia="等线"/>
              </w:rPr>
              <w:t>c</w:t>
            </w:r>
            <w:r w:rsidRPr="003624E7">
              <w:rPr>
                <w:rFonts w:eastAsia="等线"/>
              </w:rPr>
              <w:t xml:space="preserve">olitis </w:t>
            </w:r>
            <w:r>
              <w:rPr>
                <w:rFonts w:eastAsia="等线"/>
              </w:rPr>
              <w:t xml:space="preserve">mice model, </w:t>
            </w:r>
            <w:r w:rsidRPr="003624E7">
              <w:rPr>
                <w:rFonts w:eastAsia="等线"/>
              </w:rPr>
              <w:t>miR-155</w:t>
            </w:r>
            <w:r w:rsidRPr="003624E7">
              <w:rPr>
                <w:rFonts w:eastAsia="等线"/>
                <w:vertAlign w:val="superscript"/>
              </w:rPr>
              <w:t>−/−</w:t>
            </w:r>
            <w:r>
              <w:rPr>
                <w:rFonts w:eastAsia="等线"/>
              </w:rPr>
              <w:t xml:space="preserve">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F028C5E" w14:textId="3F058741" w:rsidR="008610DF" w:rsidRPr="00EC09DC" w:rsidRDefault="003624E7" w:rsidP="00EC09DC">
            <w:pPr>
              <w:pStyle w:val="af9"/>
              <w:spacing w:after="240"/>
              <w:rPr>
                <w:rFonts w:eastAsia="等线"/>
              </w:rPr>
            </w:pPr>
            <w:r>
              <w:rPr>
                <w:rFonts w:eastAsia="等线"/>
              </w:rPr>
              <w:fldChar w:fldCharType="begin">
                <w:fldData xml:space="preserve">PEVuZE5vdGU+PENpdGU+PEF1dGhvcj5MaTwvQXV0aG9yPjxZZWFyPjIwMTg8L1llYXI+PFJlY051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eastAsia="等线"/>
              </w:rPr>
              <w:instrText xml:space="preserve"> ADDIN EN.CITE </w:instrText>
            </w:r>
            <w:r>
              <w:rPr>
                <w:rFonts w:eastAsia="等线"/>
              </w:rPr>
              <w:fldChar w:fldCharType="begin">
                <w:fldData xml:space="preserve">PEVuZE5vdGU+PENpdGU+PEF1dGhvcj5MaTwvQXV0aG9yPjxZZWFyPjIwMTg8L1llYXI+PFJlY051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</w:fldData>
              </w:fldChar>
            </w:r>
            <w:r>
              <w:rPr>
                <w:rFonts w:eastAsia="等线"/>
              </w:rPr>
              <w:instrText xml:space="preserve"> ADDIN EN.CITE.DATA </w:instrText>
            </w:r>
            <w:r>
              <w:rPr>
                <w:rFonts w:eastAsia="等线"/>
              </w:rPr>
            </w:r>
            <w:r>
              <w:rPr>
                <w:rFonts w:eastAsia="等线"/>
              </w:rPr>
              <w:fldChar w:fldCharType="end"/>
            </w:r>
            <w:r>
              <w:rPr>
                <w:rFonts w:eastAsia="等线"/>
              </w:rPr>
            </w:r>
            <w:r>
              <w:rPr>
                <w:rFonts w:eastAsia="等线"/>
              </w:rPr>
              <w:fldChar w:fldCharType="separate"/>
            </w:r>
            <w:r>
              <w:rPr>
                <w:rFonts w:eastAsia="等线"/>
                <w:noProof/>
              </w:rPr>
              <w:t>(2)</w:t>
            </w:r>
            <w:r>
              <w:rPr>
                <w:rFonts w:eastAsia="等线"/>
              </w:rPr>
              <w:fldChar w:fldCharType="end"/>
            </w:r>
          </w:p>
        </w:tc>
      </w:tr>
      <w:tr w:rsidR="008610DF" w:rsidRPr="00E95369" w14:paraId="4EB84002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4536CCBD" w14:textId="4C9FCBC4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6259449A" w14:textId="2F28B041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="006B59EA">
              <w:rPr>
                <w:rFonts w:eastAsia="等线"/>
              </w:rPr>
              <w:t>1PR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5A9AEE6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 xml:space="preserve">h17 and </w:t>
            </w:r>
            <w:proofErr w:type="spellStart"/>
            <w:r w:rsidRPr="00EC09DC">
              <w:rPr>
                <w:rFonts w:eastAsia="等线"/>
              </w:rPr>
              <w:t>Tfh</w:t>
            </w:r>
            <w:proofErr w:type="spellEnd"/>
            <w:r w:rsidRPr="00EC09DC">
              <w:rPr>
                <w:rFonts w:eastAsia="等线"/>
              </w:rPr>
              <w:t>↑, IL-21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29A77710" w14:textId="3B443CD7" w:rsidR="008610DF" w:rsidRPr="00EC09DC" w:rsidRDefault="00D01F8F" w:rsidP="00EC09DC">
            <w:pPr>
              <w:pStyle w:val="af9"/>
              <w:spacing w:after="240"/>
              <w:rPr>
                <w:rFonts w:eastAsia="等线"/>
              </w:rPr>
            </w:pPr>
            <w:r w:rsidRPr="00D01F8F">
              <w:rPr>
                <w:rFonts w:eastAsia="等线"/>
              </w:rPr>
              <w:t>SLE patients’ PBMC</w:t>
            </w:r>
            <w:r>
              <w:rPr>
                <w:rFonts w:eastAsia="等线"/>
              </w:rPr>
              <w:t>,</w:t>
            </w:r>
            <w:r w:rsidRPr="00D01F8F">
              <w:rPr>
                <w:rFonts w:eastAsia="等线"/>
              </w:rPr>
              <w:t xml:space="preserve"> </w:t>
            </w:r>
            <w:r w:rsidR="006B59EA" w:rsidRPr="00EC09DC">
              <w:rPr>
                <w:rFonts w:eastAsia="等线"/>
              </w:rPr>
              <w:t>miR-155</w:t>
            </w:r>
            <w:r w:rsidR="006B59EA" w:rsidRPr="006B59EA">
              <w:rPr>
                <w:rFonts w:eastAsia="等线"/>
                <w:vertAlign w:val="superscript"/>
              </w:rPr>
              <w:t>-/-</w:t>
            </w:r>
            <w:proofErr w:type="spellStart"/>
            <w:r w:rsidR="008610DF" w:rsidRPr="006B59EA">
              <w:rPr>
                <w:rFonts w:eastAsia="等线"/>
                <w:i/>
                <w:iCs/>
              </w:rPr>
              <w:t>Fas</w:t>
            </w:r>
            <w:r w:rsidR="008610DF" w:rsidRPr="006B59EA">
              <w:rPr>
                <w:rFonts w:eastAsia="等线"/>
                <w:i/>
                <w:iCs/>
                <w:vertAlign w:val="superscript"/>
              </w:rPr>
              <w:t>lpr</w:t>
            </w:r>
            <w:proofErr w:type="spellEnd"/>
            <w:r w:rsidR="008610DF" w:rsidRPr="006B59EA">
              <w:rPr>
                <w:rFonts w:eastAsia="等线"/>
                <w:i/>
                <w:iCs/>
                <w:vertAlign w:val="superscript"/>
              </w:rPr>
              <w:t>/</w:t>
            </w:r>
            <w:proofErr w:type="spellStart"/>
            <w:r w:rsidR="008610DF" w:rsidRPr="006B59EA">
              <w:rPr>
                <w:rFonts w:eastAsia="等线"/>
                <w:i/>
                <w:iCs/>
                <w:vertAlign w:val="superscript"/>
              </w:rPr>
              <w:t>lpr</w:t>
            </w:r>
            <w:proofErr w:type="spellEnd"/>
            <w:r w:rsidR="008610DF" w:rsidRPr="00EC09DC">
              <w:rPr>
                <w:rFonts w:eastAsia="等线"/>
              </w:rPr>
              <w:t xml:space="preserve">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88F5B8F" w14:textId="111DA20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YaW48L0F1dGhvcj48WWVhcj4yMDE1PC9ZZWFyPjxSZWNO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</w:fldData>
              </w:fldChar>
            </w:r>
            <w:r w:rsidR="003624E7">
              <w:rPr>
                <w:rFonts w:eastAsia="等线"/>
              </w:rPr>
              <w:instrText xml:space="preserve"> ADDIN EN.CITE </w:instrText>
            </w:r>
            <w:r w:rsidR="003624E7">
              <w:rPr>
                <w:rFonts w:eastAsia="等线"/>
              </w:rPr>
              <w:fldChar w:fldCharType="begin">
                <w:fldData xml:space="preserve">PEVuZE5vdGU+PENpdGU+PEF1dGhvcj5YaW48L0F1dGhvcj48WWVhcj4yMDE1PC9ZZWFyPjxSZWNO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</w:fldData>
              </w:fldChar>
            </w:r>
            <w:r w:rsidR="003624E7">
              <w:rPr>
                <w:rFonts w:eastAsia="等线"/>
              </w:rPr>
              <w:instrText xml:space="preserve"> ADDIN EN.CITE.DATA </w:instrText>
            </w:r>
            <w:r w:rsidR="003624E7">
              <w:rPr>
                <w:rFonts w:eastAsia="等线"/>
              </w:rPr>
            </w:r>
            <w:r w:rsidR="003624E7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3624E7">
              <w:rPr>
                <w:rFonts w:eastAsia="等线"/>
                <w:noProof/>
              </w:rPr>
              <w:t>(3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0E7E066D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2C017FF0" w14:textId="7043DDEE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5095D322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HIP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ED19AFE" w14:textId="4A04E754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  <w:r w:rsidRPr="00EC09DC">
              <w:rPr>
                <w:rFonts w:eastAsia="等线" w:hint="eastAsia"/>
              </w:rPr>
              <w:t>,</w:t>
            </w:r>
            <w:r w:rsidRPr="00EC09DC">
              <w:rPr>
                <w:rFonts w:eastAsia="等线"/>
              </w:rPr>
              <w:t xml:space="preserve"> IFN-γ, IL-6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A33BB5E" w14:textId="61BFA52B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CIA, miR-155</w:t>
            </w:r>
            <w:r w:rsidRPr="009770C8">
              <w:rPr>
                <w:rFonts w:eastAsia="等线"/>
                <w:vertAlign w:val="superscript"/>
              </w:rPr>
              <w:t>−/−</w:t>
            </w:r>
            <w:r w:rsidRPr="00EC09DC">
              <w:rPr>
                <w:rFonts w:eastAsia="等线"/>
              </w:rPr>
              <w:t xml:space="preserve"> mice</w:t>
            </w:r>
            <w:r w:rsidR="006B59EA">
              <w:rPr>
                <w:rFonts w:eastAsia="等线"/>
              </w:rPr>
              <w:t xml:space="preserve">, </w:t>
            </w:r>
            <w:r w:rsidR="006B59EA" w:rsidRPr="006B59EA">
              <w:rPr>
                <w:rFonts w:eastAsia="等线"/>
              </w:rPr>
              <w:t>transfection experiments with miRNA mimics and antagomirs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DA7EEB9" w14:textId="12EA6050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LdXJvd3NrYS1TdG9sYXJza2E8L0F1dGhvcj48WWVhcj4y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LdXJvd3NrYS1TdG9sYXJza2E8L0F1dGhvcj48WWVhcj4y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4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1DECFB16" w14:textId="77777777" w:rsidTr="00D45EC3">
        <w:tc>
          <w:tcPr>
            <w:tcW w:w="1276" w:type="dxa"/>
            <w:vMerge w:val="restart"/>
            <w:shd w:val="clear" w:color="auto" w:fill="auto"/>
            <w:vAlign w:val="center"/>
          </w:tcPr>
          <w:p w14:paraId="2BCB0920" w14:textId="721027D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301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729D1BD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P</w:t>
            </w:r>
            <w:r w:rsidRPr="00EC09DC">
              <w:rPr>
                <w:rFonts w:eastAsia="等线"/>
              </w:rPr>
              <w:t>IAS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A601395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22DBFF64" w14:textId="48C909E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>AE, 2D2 mice</w:t>
            </w:r>
            <w:r w:rsidR="00297ABF" w:rsidRPr="00EC09DC">
              <w:rPr>
                <w:rFonts w:eastAsia="等线"/>
              </w:rPr>
              <w:t>,</w:t>
            </w:r>
            <w:r w:rsidR="00297ABF">
              <w:rPr>
                <w:rFonts w:eastAsia="等线"/>
              </w:rPr>
              <w:t xml:space="preserve"> </w:t>
            </w:r>
            <w:r w:rsidR="00284B04">
              <w:rPr>
                <w:rFonts w:eastAsia="等线"/>
              </w:rPr>
              <w:t xml:space="preserve">Rag-KO mice, </w:t>
            </w:r>
            <w:r w:rsidR="00284B04" w:rsidRPr="006B59EA">
              <w:rPr>
                <w:rFonts w:eastAsia="等线"/>
              </w:rPr>
              <w:t>transfection experiments with miRNA mimics and antagomirs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CE16502" w14:textId="5288D61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NeWNrbzwvQXV0aG9yPjxZZWFyPjIwMTI8L1llYXI+PFJl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NeWNrbzwvQXV0aG9yPjxZZWFyPjIwMTI8L1llYXI+PFJl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5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390E3CA9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0881CAC5" w14:textId="7D55EF9C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764CA36E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NIP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26B82E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,</w:t>
            </w:r>
            <w:r w:rsidRPr="00EC09DC">
              <w:t xml:space="preserve"> </w:t>
            </w:r>
            <w:r w:rsidRPr="00EC09DC">
              <w:rPr>
                <w:rFonts w:eastAsia="等线"/>
              </w:rPr>
              <w:t>TNF-α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974BB6A" w14:textId="50ACC746" w:rsidR="008610DF" w:rsidRPr="00EC09DC" w:rsidRDefault="00297AB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BD patients</w:t>
            </w:r>
            <w:r w:rsidR="006239D6">
              <w:rPr>
                <w:rFonts w:eastAsia="等线"/>
              </w:rPr>
              <w:t>’</w:t>
            </w:r>
            <w:r w:rsidRPr="00EC09DC">
              <w:rPr>
                <w:rFonts w:eastAsia="等线"/>
              </w:rPr>
              <w:t xml:space="preserve"> PBMC, </w:t>
            </w:r>
            <w:r w:rsidR="008610DF" w:rsidRPr="00EC09DC">
              <w:rPr>
                <w:rFonts w:eastAsia="等线"/>
              </w:rPr>
              <w:t>colitis mouse</w:t>
            </w:r>
            <w:r w:rsidR="00284B04">
              <w:rPr>
                <w:rFonts w:eastAsia="等线"/>
              </w:rPr>
              <w:t xml:space="preserve"> model</w:t>
            </w:r>
            <w:r w:rsidR="008610DF" w:rsidRPr="00EC09DC">
              <w:rPr>
                <w:rFonts w:eastAsia="等线"/>
              </w:rPr>
              <w:t xml:space="preserve">, </w:t>
            </w:r>
            <w:r w:rsidR="00284B04">
              <w:rPr>
                <w:rFonts w:eastAsia="等线"/>
              </w:rPr>
              <w:t>patients’</w:t>
            </w:r>
            <w:r w:rsidR="008610DF" w:rsidRPr="00EC09DC">
              <w:rPr>
                <w:rFonts w:eastAsia="等线"/>
              </w:rPr>
              <w:t xml:space="preserve"> CD4</w:t>
            </w:r>
            <w:r w:rsidR="008610DF" w:rsidRPr="00297ABF">
              <w:rPr>
                <w:rFonts w:eastAsia="等线"/>
                <w:vertAlign w:val="superscript"/>
              </w:rPr>
              <w:t>+</w:t>
            </w:r>
            <w:r w:rsidR="008610DF" w:rsidRPr="00EC09DC">
              <w:rPr>
                <w:rFonts w:eastAsia="等线"/>
              </w:rPr>
              <w:t xml:space="preserve"> T cell</w:t>
            </w:r>
            <w:r w:rsidR="00284B04" w:rsidRPr="00284B04">
              <w:rPr>
                <w:rFonts w:eastAsia="等线"/>
              </w:rPr>
              <w:t xml:space="preserve"> </w:t>
            </w:r>
            <w:r w:rsidR="00284B04">
              <w:rPr>
                <w:rFonts w:eastAsia="等线"/>
              </w:rPr>
              <w:t xml:space="preserve">transduced with </w:t>
            </w:r>
            <w:r w:rsidR="009F7A27">
              <w:rPr>
                <w:rFonts w:eastAsia="等线"/>
              </w:rPr>
              <w:t>LV-</w:t>
            </w:r>
            <w:r w:rsidR="00284B04" w:rsidRPr="00284B04">
              <w:rPr>
                <w:rFonts w:eastAsia="等线"/>
              </w:rPr>
              <w:t>miR-301a</w:t>
            </w:r>
            <w:r w:rsidR="00284B04">
              <w:rPr>
                <w:rFonts w:eastAsia="等线"/>
              </w:rPr>
              <w:t xml:space="preserve"> and</w:t>
            </w:r>
            <w:r w:rsidR="00284B04" w:rsidRPr="00284B04">
              <w:rPr>
                <w:rFonts w:eastAsia="等线"/>
              </w:rPr>
              <w:t xml:space="preserve"> </w:t>
            </w:r>
            <w:r w:rsidR="009F7A27">
              <w:rPr>
                <w:rFonts w:eastAsia="等线"/>
              </w:rPr>
              <w:t>LV-anti-</w:t>
            </w:r>
            <w:r w:rsidR="00284B04" w:rsidRPr="00284B04">
              <w:rPr>
                <w:rFonts w:eastAsia="等线"/>
              </w:rPr>
              <w:t>miR-301a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E46B157" w14:textId="1C499992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IZTwvQXV0aG9yPjxZZWFyPjIwMTY8L1llYXI+PFJlY051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IZTwvQXV0aG9yPjxZZWFyPjIwMTY8L1llYXI+PFJlY051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6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2F086F39" w14:textId="77777777" w:rsidTr="00D45EC3">
        <w:tc>
          <w:tcPr>
            <w:tcW w:w="1276" w:type="dxa"/>
            <w:shd w:val="clear" w:color="auto" w:fill="auto"/>
            <w:vAlign w:val="center"/>
          </w:tcPr>
          <w:p w14:paraId="31A02C9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83-96-182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8DA4EE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F</w:t>
            </w:r>
            <w:r w:rsidRPr="00EC09DC">
              <w:rPr>
                <w:rFonts w:eastAsia="等线"/>
              </w:rPr>
              <w:t>oxo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10DAEB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13AB204C" w14:textId="49B972F8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166BC9" w:rsidRPr="00166BC9">
              <w:rPr>
                <w:rFonts w:eastAsia="等线"/>
              </w:rPr>
              <w:t>miR-183C</w:t>
            </w:r>
            <w:r w:rsidR="00166BC9" w:rsidRPr="00166BC9">
              <w:rPr>
                <w:rFonts w:eastAsia="等线"/>
                <w:vertAlign w:val="superscript"/>
              </w:rPr>
              <w:t>−/−</w:t>
            </w:r>
            <w:r w:rsidR="00166BC9" w:rsidRPr="00166BC9">
              <w:rPr>
                <w:rFonts w:eastAsia="等线"/>
              </w:rPr>
              <w:t xml:space="preserve"> mice, </w:t>
            </w:r>
            <w:r w:rsidRPr="00166BC9">
              <w:rPr>
                <w:rFonts w:eastAsia="等线"/>
              </w:rPr>
              <w:t>Il17f</w:t>
            </w:r>
            <w:r w:rsidRPr="00166BC9">
              <w:rPr>
                <w:rFonts w:eastAsia="等线"/>
                <w:vertAlign w:val="superscript"/>
              </w:rPr>
              <w:t>cre</w:t>
            </w:r>
            <w:r w:rsidRPr="00166BC9">
              <w:rPr>
                <w:rFonts w:eastAsia="等线"/>
              </w:rPr>
              <w:t>Foxo1</w:t>
            </w:r>
            <w:r w:rsidRPr="00166BC9">
              <w:rPr>
                <w:rFonts w:eastAsia="等线"/>
                <w:vertAlign w:val="superscript"/>
              </w:rPr>
              <w:t>f/f</w:t>
            </w:r>
            <w:r w:rsidRPr="00166BC9">
              <w:rPr>
                <w:rFonts w:eastAsia="等线"/>
              </w:rPr>
              <w:t xml:space="preserve"> mice, Rag1</w:t>
            </w:r>
            <w:r w:rsidRPr="00166BC9">
              <w:rPr>
                <w:rFonts w:eastAsia="等线"/>
                <w:vertAlign w:val="superscript"/>
              </w:rPr>
              <w:t>−/−</w:t>
            </w:r>
            <w:r w:rsidRPr="00166BC9">
              <w:rPr>
                <w:rFonts w:eastAsia="等线"/>
              </w:rPr>
              <w:t xml:space="preserve"> </w:t>
            </w:r>
            <w:r w:rsidRPr="00EC09DC">
              <w:rPr>
                <w:rFonts w:eastAsia="等线"/>
              </w:rPr>
              <w:t>mice, 2D2 T cell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702BC8F" w14:textId="660392A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JY2hpeWFtYTwvQXV0aG9yPjxZZWFyPjIwMTY8L1llYXI+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JY2hpeWFtYTwvQXV0aG9yPjxZZWFyPjIwMTY8L1llYXI+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7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0AFED7E0" w14:textId="77777777" w:rsidTr="00D45EC3">
        <w:tc>
          <w:tcPr>
            <w:tcW w:w="1276" w:type="dxa"/>
            <w:vMerge w:val="restart"/>
            <w:shd w:val="clear" w:color="auto" w:fill="auto"/>
            <w:vAlign w:val="center"/>
          </w:tcPr>
          <w:p w14:paraId="1828DDD6" w14:textId="6E25C058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7~92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2D30BAB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P</w:t>
            </w:r>
            <w:r w:rsidRPr="00EC09DC">
              <w:rPr>
                <w:rFonts w:eastAsia="等线"/>
              </w:rPr>
              <w:t>TEN, IKZF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73906A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5D77FE8F" w14:textId="4DAC687C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EAE, colitis mouse model, miR-17-92</w:t>
            </w:r>
            <w:r w:rsidRPr="008610DF">
              <w:rPr>
                <w:rFonts w:eastAsia="等线"/>
                <w:vertAlign w:val="superscript"/>
              </w:rPr>
              <w:t>f/f</w:t>
            </w:r>
            <w:r w:rsidRPr="00EC09DC">
              <w:rPr>
                <w:rFonts w:eastAsia="等线"/>
              </w:rPr>
              <w:t>, Rag2</w:t>
            </w:r>
            <w:r w:rsidRPr="008610DF">
              <w:rPr>
                <w:rFonts w:eastAsia="等线"/>
                <w:vertAlign w:val="superscript"/>
              </w:rPr>
              <w:t>−/−</w:t>
            </w:r>
            <w:r w:rsidRPr="00EC09DC">
              <w:rPr>
                <w:rFonts w:eastAsia="等线"/>
              </w:rPr>
              <w:t xml:space="preserve"> mice, miR-17-92</w:t>
            </w:r>
            <w:r w:rsidRPr="008610DF">
              <w:rPr>
                <w:rFonts w:eastAsia="等线"/>
                <w:vertAlign w:val="superscript"/>
              </w:rPr>
              <w:t>f/f</w:t>
            </w:r>
            <w:r w:rsidRPr="00EC09DC">
              <w:rPr>
                <w:rFonts w:eastAsia="等线"/>
              </w:rPr>
              <w:t xml:space="preserve"> CD4</w:t>
            </w:r>
            <w:r w:rsidRPr="008610DF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F6D9BCC" w14:textId="495BFD49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XU8L0F1dGhvcj48WWVhcj4yMDE0PC9ZZWFyPjxSZWNO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XU8L0F1dGhvcj48WWVhcj4yMDE0PC9ZZWFyPjxSZWNO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8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78BC8C65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08536677" w14:textId="7C8C56A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028EA8B1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P</w:t>
            </w:r>
            <w:r w:rsidRPr="00EC09DC">
              <w:rPr>
                <w:rFonts w:eastAsia="等线"/>
              </w:rPr>
              <w:t>TEN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5EA5063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proofErr w:type="spellStart"/>
            <w:r w:rsidRPr="00EC09DC">
              <w:rPr>
                <w:rFonts w:eastAsia="等线"/>
              </w:rPr>
              <w:t>Tfh</w:t>
            </w:r>
            <w:proofErr w:type="spellEnd"/>
            <w:r w:rsidRPr="00EC09DC">
              <w:rPr>
                <w:rFonts w:eastAsia="等线"/>
              </w:rPr>
              <w:t xml:space="preserve"> and </w:t>
            </w: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, Treg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791AC7BF" w14:textId="0AF6056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17</w:t>
            </w:r>
            <w:r w:rsidRPr="00EC09DC">
              <w:rPr>
                <w:rFonts w:ascii="Cambria Math" w:eastAsia="等线" w:hAnsi="Cambria Math" w:cs="Cambria Math"/>
              </w:rPr>
              <w:t>∼</w:t>
            </w:r>
            <w:r w:rsidRPr="00EC09DC">
              <w:rPr>
                <w:rFonts w:eastAsia="等线"/>
              </w:rPr>
              <w:t>92</w:t>
            </w:r>
            <w:r w:rsidRPr="008610DF">
              <w:rPr>
                <w:rFonts w:eastAsia="等线"/>
                <w:vertAlign w:val="superscript"/>
              </w:rPr>
              <w:t>fl/</w:t>
            </w:r>
            <w:proofErr w:type="spellStart"/>
            <w:r w:rsidRPr="008610DF">
              <w:rPr>
                <w:rFonts w:eastAsia="等线"/>
                <w:vertAlign w:val="superscript"/>
              </w:rPr>
              <w:t>fl</w:t>
            </w:r>
            <w:proofErr w:type="spellEnd"/>
            <w:r w:rsidRPr="00EC09DC">
              <w:rPr>
                <w:rFonts w:eastAsia="等线"/>
              </w:rPr>
              <w:t xml:space="preserve"> mouse</w:t>
            </w:r>
            <w:r w:rsidR="00AA570D">
              <w:rPr>
                <w:rFonts w:eastAsia="等线"/>
              </w:rPr>
              <w:t>, colitis model of Rag1</w:t>
            </w:r>
            <w:r w:rsidR="00AA570D" w:rsidRPr="00AA570D">
              <w:rPr>
                <w:rFonts w:eastAsia="等线"/>
                <w:vertAlign w:val="superscript"/>
              </w:rPr>
              <w:t>-</w:t>
            </w:r>
            <w:r w:rsidR="00AA570D" w:rsidRPr="00AA570D">
              <w:rPr>
                <w:rFonts w:eastAsia="等线" w:hint="eastAsia"/>
                <w:vertAlign w:val="superscript"/>
                <w:lang w:eastAsia="zh-CN"/>
              </w:rPr>
              <w:t>/</w:t>
            </w:r>
            <w:r w:rsidR="00AA570D" w:rsidRPr="00AA570D">
              <w:rPr>
                <w:rFonts w:eastAsia="等线"/>
                <w:vertAlign w:val="superscript"/>
                <w:lang w:eastAsia="zh-CN"/>
              </w:rPr>
              <w:t>-</w:t>
            </w:r>
            <w:r w:rsidR="00AA570D">
              <w:rPr>
                <w:rFonts w:eastAsia="等线"/>
                <w:vertAlign w:val="superscript"/>
                <w:lang w:eastAsia="zh-CN"/>
              </w:rPr>
              <w:t xml:space="preserve"> </w:t>
            </w:r>
            <w:r w:rsidR="00AA570D" w:rsidRPr="00AA570D">
              <w:rPr>
                <w:rFonts w:eastAsia="等线" w:hint="eastAsia"/>
                <w:lang w:eastAsia="zh-CN"/>
              </w:rPr>
              <w:t>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36DDCCE" w14:textId="481A9D21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Fc3NpZzwvQXV0aG9yPjxZZWFyPjIwMTc8L1llYXI+PFJl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Fc3NpZzwvQXV0aG9yPjxZZWFyPjIwMTc8L1llYXI+PFJl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9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44D14D24" w14:textId="77777777" w:rsidTr="00D45EC3">
        <w:tc>
          <w:tcPr>
            <w:tcW w:w="1276" w:type="dxa"/>
            <w:shd w:val="clear" w:color="auto" w:fill="auto"/>
            <w:vAlign w:val="center"/>
          </w:tcPr>
          <w:p w14:paraId="6D38A4FC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384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11E493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OCS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EB8B95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7456D3B4" w14:textId="1E3FD4A4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EAE, Rag1</w:t>
            </w:r>
            <w:r w:rsidRPr="008610DF">
              <w:rPr>
                <w:rFonts w:eastAsia="等线"/>
                <w:vertAlign w:val="superscript"/>
              </w:rPr>
              <w:t>−/−</w:t>
            </w:r>
            <w:r w:rsidRPr="00EC09DC">
              <w:rPr>
                <w:rFonts w:eastAsia="等线"/>
              </w:rPr>
              <w:t xml:space="preserve"> mice, </w:t>
            </w:r>
            <w:r w:rsidR="00B657EF" w:rsidRPr="00B657EF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miRNA and LV-anti-miRNA</w:t>
            </w:r>
            <w:r w:rsidR="00B657EF" w:rsidRPr="00B657EF">
              <w:rPr>
                <w:rFonts w:eastAsia="等线"/>
              </w:rPr>
              <w:t xml:space="preserve"> in </w:t>
            </w:r>
            <w:r w:rsidR="00B657EF">
              <w:rPr>
                <w:rFonts w:eastAsia="等线"/>
              </w:rPr>
              <w:t xml:space="preserve">vivo and in </w:t>
            </w:r>
            <w:r w:rsidR="00B657EF" w:rsidRPr="00B657EF">
              <w:rPr>
                <w:rFonts w:eastAsia="等线"/>
              </w:rPr>
              <w:t>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20494E8" w14:textId="31920BC2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/>
            </w:r>
            <w:r w:rsidR="00D45EC3">
              <w:rPr>
                <w:rFonts w:eastAsia="等线"/>
              </w:rPr>
              <w:instrText xml:space="preserve"> ADDIN EN.CITE &lt;EndNote&gt;&lt;Cite&gt;&lt;Author&gt;Qu&lt;/Author&gt;&lt;Year&gt;2017&lt;/Year&gt;&lt;RecNum&gt;182&lt;/RecNum&gt;&lt;DisplayText&gt;(10)&lt;/DisplayText&gt;&lt;record&gt;&lt;rec-number&gt;182&lt;/rec-number&gt;&lt;foreign-keys&gt;&lt;key app="EN" db-id="9dp902rtj5dzzqefs26vdvwj599wdsvxf9v2" timestamp="1582464922" guid="ed6b3b2c-1f50-4365-bb1a-241f155e89b6"&gt;182&lt;/key&gt;&lt;/foreign-keys&gt;&lt;ref-type name="Journal Article"&gt;17&lt;/ref-type&gt;&lt;contributors&gt;&lt;authors&gt;&lt;author&gt;Qu, X.&lt;/author&gt;&lt;author&gt;Han, J.&lt;/author&gt;&lt;author&gt;Zhang, Y.&lt;/author&gt;&lt;author&gt;Wang, Y.&lt;/author&gt;&lt;author&gt;Zhou, J.&lt;/author&gt;&lt;author&gt;Fan, H.&lt;/author&gt;&lt;author&gt;Yao, R.&lt;/author&gt;&lt;/authors&gt;&lt;/contributors&gt;&lt;auth-address&gt;Department of Neurobiology, Xuzhou Medical University Xuzhou, China.&amp;#xD;Department of Neurology, Affiliated Hospital of Xuzhou Medical University Xuzhou, China.&lt;/auth-address&gt;&lt;titles&gt;&lt;title&gt;MiR-384 Regulates the Th17/Treg Ratio during Experimental Autoimmune Encephalomyelitis Pathogenesis&lt;/title&gt;&lt;secondary-title&gt;Front Cell Neurosci&lt;/secondary-title&gt;&lt;/titles&gt;&lt;periodical&gt;&lt;full-title&gt;Front Cell Neurosci&lt;/full-title&gt;&lt;/periodical&gt;&lt;pages&gt;88&lt;/pages&gt;&lt;volume&gt;11&lt;/volume&gt;&lt;edition&gt;2017/04/13&lt;/edition&gt;&lt;keywords&gt;&lt;keyword&gt;Socs3&lt;/keyword&gt;&lt;keyword&gt;Th17/Treg&lt;/keyword&gt;&lt;keyword&gt;experimental autoimmune encephalomyelitis&lt;/keyword&gt;&lt;keyword&gt;miR-384&lt;/keyword&gt;&lt;keyword&gt;multiple sclerosis&lt;/keyword&gt;&lt;/keywords&gt;&lt;dates&gt;&lt;year&gt;2017&lt;/year&gt;&lt;/dates&gt;&lt;isbn&gt;1662-5102 (Print)&amp;#xD;1662-5102&lt;/isbn&gt;&lt;accession-num&gt;28400721&lt;/accession-num&gt;&lt;urls&gt;&lt;/urls&gt;&lt;custom2&gt;PMC5368215&lt;/custom2&gt;&lt;electronic-resource-num&gt;10.3389/fncel.2017.00088&lt;/electronic-resource-num&gt;&lt;remote-database-provider&gt;NLM&lt;/remote-database-provider&gt;&lt;language&gt;eng&lt;/language&gt;&lt;/record&gt;&lt;/Cite&gt;&lt;/EndNote&gt;</w:instrText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0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7806125E" w14:textId="77777777" w:rsidTr="00D45EC3">
        <w:tc>
          <w:tcPr>
            <w:tcW w:w="1276" w:type="dxa"/>
            <w:shd w:val="clear" w:color="auto" w:fill="auto"/>
            <w:vAlign w:val="center"/>
          </w:tcPr>
          <w:p w14:paraId="26C8A8D4" w14:textId="6564296C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409-3p</w:t>
            </w:r>
            <w:r w:rsidR="008610DF">
              <w:rPr>
                <w:rFonts w:eastAsia="等线"/>
              </w:rPr>
              <w:t xml:space="preserve">, </w:t>
            </w: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896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B01A56D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OCS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3453B1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  <w:r w:rsidRPr="00EC09DC">
              <w:rPr>
                <w:rFonts w:eastAsia="等线" w:hint="eastAsia"/>
              </w:rPr>
              <w:t>,</w:t>
            </w:r>
            <w:r w:rsidRPr="00EC09DC">
              <w:rPr>
                <w:rFonts w:eastAsia="等线"/>
              </w:rPr>
              <w:t xml:space="preserve"> IL</w:t>
            </w:r>
            <w:r w:rsidRPr="00EC09DC">
              <w:rPr>
                <w:rFonts w:eastAsia="等线" w:hint="eastAsia"/>
              </w:rPr>
              <w:t>‐</w:t>
            </w:r>
            <w:r w:rsidRPr="00EC09DC">
              <w:rPr>
                <w:rFonts w:eastAsia="等线"/>
              </w:rPr>
              <w:t>1β and IL</w:t>
            </w:r>
            <w:r w:rsidRPr="00EC09DC">
              <w:rPr>
                <w:rFonts w:eastAsia="等线" w:hint="eastAsia"/>
              </w:rPr>
              <w:t>‐</w:t>
            </w:r>
            <w:r w:rsidRPr="00EC09DC">
              <w:rPr>
                <w:rFonts w:eastAsia="等线"/>
              </w:rPr>
              <w:t>6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377B61FA" w14:textId="13E8008C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B657EF" w:rsidRPr="00B657EF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miRNA and LV-anti-miRNA</w:t>
            </w:r>
            <w:r w:rsidR="00B657EF" w:rsidRPr="00B657EF">
              <w:rPr>
                <w:rFonts w:eastAsia="等线"/>
              </w:rPr>
              <w:t xml:space="preserve">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36A81E6" w14:textId="3448EF18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XU8L0F1dGhvcj48WWVhcj4yMDE5PC9ZZWFyPjxSZWNO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XU8L0F1dGhvcj48WWVhcj4yMDE5PC9ZZWFyPjxSZWNO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1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515C8586" w14:textId="77777777" w:rsidTr="00D45EC3">
        <w:tc>
          <w:tcPr>
            <w:tcW w:w="1276" w:type="dxa"/>
            <w:shd w:val="clear" w:color="auto" w:fill="auto"/>
            <w:vAlign w:val="center"/>
          </w:tcPr>
          <w:p w14:paraId="1E6BD812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lastRenderedPageBreak/>
              <w:t>miR-181c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A4CDFBD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Smad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2302E26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D67557F" w14:textId="57BF10D8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462FE8" w:rsidRPr="00462FE8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anti-miRNA</w:t>
            </w:r>
            <w:r w:rsidR="00462FE8" w:rsidRPr="00462FE8">
              <w:rPr>
                <w:rFonts w:eastAsia="等线"/>
              </w:rPr>
              <w:t xml:space="preserve"> in </w:t>
            </w:r>
            <w:r w:rsidR="00462FE8">
              <w:rPr>
                <w:rFonts w:eastAsia="等线"/>
              </w:rPr>
              <w:t xml:space="preserve">vivo and </w:t>
            </w:r>
            <w:r w:rsidR="00462FE8" w:rsidRPr="006B59EA">
              <w:rPr>
                <w:rFonts w:eastAsia="等线"/>
              </w:rPr>
              <w:t>miRNA mimics and antagomirs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47E658" w14:textId="5A1E36A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aaGFuZzwvQXV0aG9yPjxZZWFyPjIwMTg8L1llYXI+PFJl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aaGFuZzwvQXV0aG9yPjxZZWFyPjIwMTg8L1llYXI+PFJl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2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0B371B31" w14:textId="77777777" w:rsidTr="00D45EC3">
        <w:tc>
          <w:tcPr>
            <w:tcW w:w="1276" w:type="dxa"/>
            <w:shd w:val="clear" w:color="auto" w:fill="auto"/>
            <w:vAlign w:val="center"/>
          </w:tcPr>
          <w:p w14:paraId="46EFA414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1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276792A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Smad7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1341A9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BCABE8B" w14:textId="57030A2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EAE,</w:t>
            </w:r>
            <w:r w:rsidR="00462FE8">
              <w:rPr>
                <w:rFonts w:eastAsia="等线"/>
              </w:rPr>
              <w:t xml:space="preserve"> m</w:t>
            </w:r>
            <w:r w:rsidR="00462FE8" w:rsidRPr="00EC09DC">
              <w:rPr>
                <w:rFonts w:eastAsia="等线"/>
              </w:rPr>
              <w:t>i</w:t>
            </w:r>
            <w:r w:rsidR="00462FE8">
              <w:rPr>
                <w:rFonts w:eastAsia="等线"/>
              </w:rPr>
              <w:t>R-</w:t>
            </w:r>
            <w:r w:rsidR="00462FE8" w:rsidRPr="00EC09DC">
              <w:rPr>
                <w:rFonts w:eastAsia="等线"/>
              </w:rPr>
              <w:t>21</w:t>
            </w:r>
            <w:r w:rsidR="00462FE8" w:rsidRPr="008610DF">
              <w:rPr>
                <w:rFonts w:eastAsia="等线"/>
                <w:vertAlign w:val="superscript"/>
              </w:rPr>
              <w:t>–/–</w:t>
            </w:r>
            <w:r w:rsidR="00462FE8" w:rsidRPr="00EC09DC">
              <w:rPr>
                <w:rFonts w:eastAsia="等线"/>
              </w:rPr>
              <w:t>mice,</w:t>
            </w:r>
            <w:r w:rsidRPr="00EC09DC">
              <w:rPr>
                <w:rFonts w:eastAsia="等线"/>
              </w:rPr>
              <w:t xml:space="preserve"> Smad7</w:t>
            </w:r>
            <w:r w:rsidRPr="008610DF">
              <w:rPr>
                <w:rFonts w:eastAsia="等线"/>
                <w:vertAlign w:val="superscript"/>
              </w:rPr>
              <w:t>fl/</w:t>
            </w:r>
            <w:proofErr w:type="spellStart"/>
            <w:r w:rsidRPr="008610DF">
              <w:rPr>
                <w:rFonts w:eastAsia="等线"/>
                <w:vertAlign w:val="superscript"/>
              </w:rPr>
              <w:t>fl</w:t>
            </w:r>
            <w:proofErr w:type="spellEnd"/>
            <w:r w:rsidRPr="00EC09DC">
              <w:rPr>
                <w:rFonts w:eastAsia="等线"/>
              </w:rPr>
              <w:t xml:space="preserve"> Cd4</w:t>
            </w:r>
            <w:r w:rsidRPr="008610DF">
              <w:rPr>
                <w:rFonts w:eastAsia="等线"/>
                <w:vertAlign w:val="superscript"/>
              </w:rPr>
              <w:t>Cre</w:t>
            </w:r>
            <w:r w:rsidRPr="00EC09DC">
              <w:rPr>
                <w:rFonts w:eastAsia="等线"/>
              </w:rPr>
              <w:t xml:space="preserve"> mice, </w:t>
            </w:r>
            <w:r w:rsidR="00462FE8">
              <w:rPr>
                <w:rFonts w:eastAsia="等线"/>
              </w:rPr>
              <w:t xml:space="preserve">LNA-anti-miR-21 were administered </w:t>
            </w:r>
            <w:proofErr w:type="spellStart"/>
            <w:r w:rsidR="00462FE8">
              <w:rPr>
                <w:rFonts w:eastAsia="等线"/>
              </w:rPr>
              <w:t>i.v.</w:t>
            </w:r>
            <w:proofErr w:type="spellEnd"/>
            <w:r w:rsidR="00462FE8">
              <w:rPr>
                <w:rFonts w:eastAsia="等线"/>
              </w:rPr>
              <w:t xml:space="preserve"> to EAE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FCC5A4" w14:textId="66346694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/>
            </w:r>
            <w:r w:rsidR="00D45EC3">
              <w:rPr>
                <w:rFonts w:eastAsia="等线"/>
              </w:rPr>
              <w:instrText xml:space="preserve"> ADDIN EN.CITE &lt;EndNote&gt;&lt;Cite&gt;&lt;Author&gt;Murugaiyan&lt;/Author&gt;&lt;Year&gt;2015&lt;/Year&gt;&lt;RecNum&gt;53&lt;/RecNum&gt;&lt;DisplayText&gt;(13)&lt;/DisplayText&gt;&lt;record&gt;&lt;rec-number&gt;53&lt;/rec-number&gt;&lt;foreign-keys&gt;&lt;key app="EN" db-id="9dp902rtj5dzzqefs26vdvwj599wdsvxf9v2" timestamp="1571398516" guid="99be6169-11ab-4b65-a3be-05567bcc6264"&gt;53&lt;/key&gt;&lt;/foreign-keys&gt;&lt;ref-type name="Journal Article"&gt;17&lt;/ref-type&gt;&lt;contributors&gt;&lt;authors&gt;&lt;author&gt;Murugaiyan, G.&lt;/author&gt;&lt;author&gt;da Cunha, A. P.&lt;/author&gt;&lt;author&gt;Ajay, A. K.&lt;/author&gt;&lt;author&gt;Joller, N.&lt;/author&gt;&lt;author&gt;Garo, L. P.&lt;/author&gt;&lt;author&gt;Kumaradevan, S.&lt;/author&gt;&lt;author&gt;Yosef, N.&lt;/author&gt;&lt;author&gt;Vaidya, V. S.&lt;/author&gt;&lt;author&gt;Weiner, H. L.&lt;/author&gt;&lt;/authors&gt;&lt;/contributors&gt;&lt;titles&gt;&lt;title&gt;MicroRNA-21 promotes Th17 differentiation and mediates experimental autoimmune encephalomyelitis&lt;/title&gt;&lt;secondary-title&gt;J Clin Invest&lt;/secondary-title&gt;&lt;/titles&gt;&lt;periodical&gt;&lt;full-title&gt;J Clin Invest&lt;/full-title&gt;&lt;/periodical&gt;&lt;pages&gt;1069-80&lt;/pages&gt;&lt;volume&gt;125&lt;/volume&gt;&lt;number&gt;3&lt;/number&gt;&lt;edition&gt;2015/02/03&lt;/edition&gt;&lt;keywords&gt;&lt;keyword&gt;Animals&lt;/keyword&gt;&lt;keyword&gt;Base Sequence&lt;/keyword&gt;&lt;keyword&gt;Binding Sites&lt;/keyword&gt;&lt;keyword&gt;*Cell Differentiation&lt;/keyword&gt;&lt;keyword&gt;Cells, Cultured&lt;/keyword&gt;&lt;keyword&gt;Encephalomyelitis, Autoimmune, Experimental/*metabolism/pathology&lt;/keyword&gt;&lt;keyword&gt;Female&lt;/keyword&gt;&lt;keyword&gt;Gene Expression&lt;/keyword&gt;&lt;keyword&gt;Interleukin-17/genetics/metabolism&lt;/keyword&gt;&lt;keyword&gt;Mice, Inbred C57BL&lt;/keyword&gt;&lt;keyword&gt;MicroRNAs/*physiology&lt;/keyword&gt;&lt;keyword&gt;RNA Interference&lt;/keyword&gt;&lt;keyword&gt;Smad7 Protein/genetics/metabolism&lt;/keyword&gt;&lt;keyword&gt;Th17 Cells/*physiology&lt;/keyword&gt;&lt;/keywords&gt;&lt;dates&gt;&lt;year&gt;2015&lt;/year&gt;&lt;pub-dates&gt;&lt;date&gt;Mar 2&lt;/date&gt;&lt;/pub-dates&gt;&lt;/dates&gt;&lt;isbn&gt;0021-9738&lt;/isbn&gt;&lt;accession-num&gt;25642768&lt;/accession-num&gt;&lt;urls&gt;&lt;/urls&gt;&lt;custom2&gt;PMC4362225&lt;/custom2&gt;&lt;electronic-resource-num&gt;10.1172/jci74347&lt;/electronic-resource-num&gt;&lt;remote-database-provider&gt;NLM&lt;/remote-database-provider&gt;&lt;language&gt;eng&lt;/language&gt;&lt;/record&gt;&lt;/Cite&gt;&lt;/EndNote&gt;</w:instrText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3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2DF973A8" w14:textId="77777777" w:rsidTr="00D45EC3">
        <w:tc>
          <w:tcPr>
            <w:tcW w:w="1276" w:type="dxa"/>
            <w:shd w:val="clear" w:color="auto" w:fill="auto"/>
            <w:vAlign w:val="center"/>
          </w:tcPr>
          <w:p w14:paraId="104B23E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21-5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DAD198E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1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BA1EBF" w14:textId="3F7FECCA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  <w:r w:rsidR="00987A5F">
              <w:rPr>
                <w:rFonts w:eastAsia="等线"/>
              </w:rPr>
              <w:t>,</w:t>
            </w:r>
            <w:r w:rsidR="009F7A27">
              <w:rPr>
                <w:rFonts w:eastAsia="等线"/>
              </w:rPr>
              <w:t xml:space="preserve"> </w:t>
            </w:r>
            <w:r w:rsidR="00987A5F">
              <w:rPr>
                <w:rFonts w:eastAsia="等线"/>
              </w:rPr>
              <w:t>T</w:t>
            </w:r>
            <w:r w:rsidR="00987A5F">
              <w:rPr>
                <w:rFonts w:eastAsia="等线" w:hint="eastAsia"/>
                <w:lang w:eastAsia="zh-CN"/>
              </w:rPr>
              <w:t>re</w:t>
            </w:r>
            <w:r w:rsidR="00987A5F">
              <w:rPr>
                <w:rFonts w:eastAsia="等线"/>
              </w:rPr>
              <w:t>g</w:t>
            </w:r>
            <w:r w:rsidR="00987A5F" w:rsidRPr="00987A5F">
              <w:rPr>
                <w:rFonts w:eastAsia="等线" w:hint="eastAsia"/>
              </w:rPr>
              <w:t>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533A6E23" w14:textId="18E25FBF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EAU, </w:t>
            </w:r>
            <w:r w:rsidR="00987A5F" w:rsidRPr="00987A5F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anti-miRNA</w:t>
            </w:r>
            <w:r w:rsidR="00987A5F">
              <w:rPr>
                <w:rFonts w:eastAsia="等线"/>
              </w:rPr>
              <w:t xml:space="preserve"> </w:t>
            </w:r>
            <w:r w:rsidR="00987A5F" w:rsidRPr="00462FE8">
              <w:rPr>
                <w:rFonts w:eastAsia="等线"/>
              </w:rPr>
              <w:t xml:space="preserve">in </w:t>
            </w:r>
            <w:r w:rsidR="00987A5F">
              <w:rPr>
                <w:rFonts w:eastAsia="等线"/>
              </w:rPr>
              <w:t>vivo and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3A00C03" w14:textId="4E288683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TaGk8L0F1dGhvcj48WWVhcj4yMDE5PC9ZZWFyPjxSZWNO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TaGk8L0F1dGhvcj48WWVhcj4yMDE5PC9ZZWFyPjxSZWNO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4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987A5F" w:rsidRPr="00E95369" w14:paraId="4A75AEF9" w14:textId="77777777" w:rsidTr="00D45EC3">
        <w:tc>
          <w:tcPr>
            <w:tcW w:w="1276" w:type="dxa"/>
            <w:shd w:val="clear" w:color="auto" w:fill="auto"/>
            <w:vAlign w:val="center"/>
          </w:tcPr>
          <w:p w14:paraId="2A93CD7B" w14:textId="2079DA21" w:rsidR="00987A5F" w:rsidRPr="00EC09DC" w:rsidRDefault="00987A5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326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33EB816" w14:textId="5E22CC31" w:rsidR="00987A5F" w:rsidRPr="00EC09DC" w:rsidRDefault="00987A5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>ts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28D3A6" w14:textId="77777777" w:rsidR="00987A5F" w:rsidRPr="00EC09DC" w:rsidRDefault="00987A5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714C4EDC" w14:textId="351F420A" w:rsidR="00987A5F" w:rsidRPr="00EC09DC" w:rsidRDefault="00987A5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 xml:space="preserve">S patients PBMC, EAE, </w:t>
            </w:r>
            <w:r w:rsidRPr="00987A5F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miRNA and LV-anti-miRNA</w:t>
            </w:r>
            <w:r w:rsidRPr="00987A5F">
              <w:rPr>
                <w:rFonts w:eastAsia="等线"/>
              </w:rPr>
              <w:t xml:space="preserve"> in vivo</w:t>
            </w:r>
            <w:r>
              <w:rPr>
                <w:rFonts w:eastAsia="等线"/>
              </w:rPr>
              <w:t xml:space="preserve"> and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77A50AD" w14:textId="4AC432F1" w:rsidR="00987A5F" w:rsidRPr="00EC09DC" w:rsidRDefault="00987A5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EdTwvQXV0aG9yPjxZZWFyPjIwMDk8L1llYXI+PFJlY051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EdTwvQXV0aG9yPjxZZWFyPjIwMDk8L1llYXI+PFJlY051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5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70490EEC" w14:textId="77777777" w:rsidTr="00D45EC3">
        <w:tc>
          <w:tcPr>
            <w:tcW w:w="1276" w:type="dxa"/>
            <w:vMerge w:val="restart"/>
            <w:shd w:val="clear" w:color="auto" w:fill="auto"/>
            <w:vAlign w:val="center"/>
          </w:tcPr>
          <w:p w14:paraId="31A354B9" w14:textId="2EFA0C0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34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1F603A3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F</w:t>
            </w:r>
            <w:r w:rsidRPr="00EC09DC">
              <w:rPr>
                <w:rFonts w:eastAsia="等线"/>
              </w:rPr>
              <w:t>oxp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5F67A87" w14:textId="0B8954E3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, Treg↓,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BC75F9D" w14:textId="6C0EB6D7" w:rsidR="008610DF" w:rsidRPr="00EC09DC" w:rsidRDefault="00297AB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RA and SLE patients</w:t>
            </w:r>
            <w:r w:rsidR="00132045">
              <w:rPr>
                <w:rFonts w:eastAsia="等线"/>
              </w:rPr>
              <w:t>’</w:t>
            </w:r>
            <w:r w:rsidRPr="00EC09DC">
              <w:rPr>
                <w:rFonts w:eastAsia="等线"/>
              </w:rPr>
              <w:t xml:space="preserve"> PBMC,</w:t>
            </w:r>
            <w:r>
              <w:rPr>
                <w:rFonts w:eastAsia="等线"/>
              </w:rPr>
              <w:t xml:space="preserve"> </w:t>
            </w:r>
            <w:r w:rsidR="008610DF" w:rsidRPr="00EC09DC">
              <w:rPr>
                <w:rFonts w:eastAsia="等线"/>
              </w:rPr>
              <w:t>CIA, miR-34a-</w:t>
            </w:r>
            <w:r w:rsidR="00132045">
              <w:rPr>
                <w:rFonts w:eastAsia="等线"/>
              </w:rPr>
              <w:t>transgenic</w:t>
            </w:r>
            <w:r w:rsidR="008610DF" w:rsidRPr="00EC09DC">
              <w:rPr>
                <w:rFonts w:eastAsia="等线"/>
              </w:rPr>
              <w:t xml:space="preserve"> mice, </w:t>
            </w:r>
            <w:r w:rsidR="00132045" w:rsidRPr="00132045">
              <w:rPr>
                <w:rFonts w:eastAsia="等线"/>
              </w:rPr>
              <w:t xml:space="preserve">transfection experiments with </w:t>
            </w:r>
            <w:proofErr w:type="spellStart"/>
            <w:r w:rsidR="00132045">
              <w:rPr>
                <w:rFonts w:eastAsia="等线"/>
              </w:rPr>
              <w:t>agomiRNA</w:t>
            </w:r>
            <w:proofErr w:type="spellEnd"/>
            <w:r w:rsidR="00132045">
              <w:rPr>
                <w:rFonts w:eastAsia="等线"/>
              </w:rPr>
              <w:t xml:space="preserve"> and </w:t>
            </w:r>
            <w:proofErr w:type="spellStart"/>
            <w:r w:rsidR="00132045">
              <w:rPr>
                <w:rFonts w:eastAsia="等线"/>
              </w:rPr>
              <w:t>antagomiRNA</w:t>
            </w:r>
            <w:proofErr w:type="spellEnd"/>
            <w:r w:rsidR="00132045" w:rsidRPr="00132045">
              <w:rPr>
                <w:rFonts w:eastAsia="等线"/>
              </w:rPr>
              <w:t xml:space="preserve">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ABEA52" w14:textId="0BF21BA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YaWU8L0F1dGhvcj48WWVhcj4yMDE5PC9ZZWFyPjxSZWNO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YaWU8L0F1dGhvcj48WWVhcj4yMDE5PC9ZZWFyPjxSZWNO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6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2CE589D2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32D2A07D" w14:textId="18BC5FE4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5563B22D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A</w:t>
            </w:r>
            <w:r w:rsidRPr="00EC09DC">
              <w:rPr>
                <w:rFonts w:eastAsia="等线"/>
              </w:rPr>
              <w:t>XL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CB74F39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F67269B" w14:textId="57C0B4BA" w:rsidR="008610DF" w:rsidRPr="00EC09DC" w:rsidRDefault="00A20D60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RA patients</w:t>
            </w:r>
            <w:r>
              <w:rPr>
                <w:rFonts w:eastAsia="等线"/>
              </w:rPr>
              <w:t>’</w:t>
            </w:r>
            <w:r w:rsidRPr="00EC09DC">
              <w:rPr>
                <w:rFonts w:eastAsia="等线"/>
              </w:rPr>
              <w:t xml:space="preserve"> DC,</w:t>
            </w:r>
            <w:r>
              <w:rPr>
                <w:rFonts w:eastAsia="等线"/>
              </w:rPr>
              <w:t xml:space="preserve"> </w:t>
            </w:r>
            <w:r w:rsidR="008610DF" w:rsidRPr="00EC09DC">
              <w:rPr>
                <w:rFonts w:eastAsia="等线"/>
              </w:rPr>
              <w:t>CIA, miR-34a</w:t>
            </w:r>
            <w:r w:rsidR="008610DF" w:rsidRPr="008610DF">
              <w:rPr>
                <w:rFonts w:eastAsia="等线"/>
                <w:vertAlign w:val="superscript"/>
              </w:rPr>
              <w:t>−/−</w:t>
            </w:r>
            <w:r w:rsidR="008610DF" w:rsidRPr="00EC09DC">
              <w:rPr>
                <w:rFonts w:eastAsia="等线"/>
              </w:rPr>
              <w:t xml:space="preserve">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340ED89" w14:textId="6475A86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LdXJvd3NrYS1TdG9sYXJza2E8L0F1dGhvcj48WWVhcj4y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LdXJvd3NrYS1TdG9sYXJza2E8L0F1dGhvcj48WWVhcj4y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7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1A9A39B0" w14:textId="77777777" w:rsidTr="00D45EC3">
        <w:tc>
          <w:tcPr>
            <w:tcW w:w="1276" w:type="dxa"/>
            <w:shd w:val="clear" w:color="auto" w:fill="auto"/>
            <w:vAlign w:val="center"/>
          </w:tcPr>
          <w:p w14:paraId="79C0F529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425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A8A19CE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F</w:t>
            </w:r>
            <w:r w:rsidRPr="00EC09DC">
              <w:rPr>
                <w:rFonts w:eastAsia="等线"/>
              </w:rPr>
              <w:t>oxo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0CF40A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EFAF561" w14:textId="73F6246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colitis </w:t>
            </w:r>
            <w:r w:rsidR="00A20D60">
              <w:rPr>
                <w:rFonts w:eastAsia="等线"/>
              </w:rPr>
              <w:t>mice model</w:t>
            </w:r>
            <w:r w:rsidRPr="00EC09DC">
              <w:rPr>
                <w:rFonts w:eastAsia="等线"/>
              </w:rPr>
              <w:t xml:space="preserve">, </w:t>
            </w: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BD patients</w:t>
            </w:r>
            <w:r w:rsidR="00A20D60">
              <w:rPr>
                <w:rFonts w:eastAsia="等线"/>
              </w:rPr>
              <w:t>’</w:t>
            </w:r>
            <w:r w:rsidRPr="00EC09DC">
              <w:rPr>
                <w:rFonts w:eastAsia="等线"/>
              </w:rPr>
              <w:t xml:space="preserve"> PBMC</w:t>
            </w:r>
            <w:r w:rsidR="00A20D60">
              <w:rPr>
                <w:rFonts w:eastAsia="等线"/>
              </w:rPr>
              <w:t xml:space="preserve">, </w:t>
            </w:r>
            <w:r w:rsidR="00A20D60" w:rsidRPr="00A20D60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</w:rPr>
              <w:t>LV-miRNA</w:t>
            </w:r>
            <w:r w:rsidR="008252CF">
              <w:rPr>
                <w:rFonts w:eastAsia="等线"/>
              </w:rPr>
              <w:t xml:space="preserve"> </w:t>
            </w:r>
            <w:r w:rsidR="00A20D60" w:rsidRPr="00A20D60">
              <w:rPr>
                <w:rFonts w:eastAsia="等线"/>
              </w:rPr>
              <w:t>in vitro</w:t>
            </w:r>
            <w:r w:rsidRPr="00EC09DC">
              <w:rPr>
                <w:rFonts w:eastAsia="等线"/>
              </w:rPr>
              <w:t xml:space="preserve"> </w:t>
            </w:r>
            <w:r w:rsidR="00A20D60">
              <w:rPr>
                <w:rFonts w:eastAsia="等线"/>
              </w:rPr>
              <w:t xml:space="preserve">and </w:t>
            </w:r>
            <w:r w:rsidR="009F7A27">
              <w:rPr>
                <w:rFonts w:eastAsia="等线"/>
              </w:rPr>
              <w:t>LV-anti-miRNA</w:t>
            </w:r>
            <w:r w:rsidR="00A20D60">
              <w:rPr>
                <w:rFonts w:eastAsia="等线"/>
              </w:rPr>
              <w:t xml:space="preserve">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A46A99" w14:textId="06A8B322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ZYW5nPC9BdXRob3I+PFllYXI+MjAxODwvWWVhcj48UmVj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ZYW5nPC9BdXRob3I+PFllYXI+MjAxODwvWWVhcj48UmVj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8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058E2351" w14:textId="77777777" w:rsidTr="00D45EC3">
        <w:tc>
          <w:tcPr>
            <w:tcW w:w="1276" w:type="dxa"/>
            <w:shd w:val="clear" w:color="auto" w:fill="auto"/>
            <w:vAlign w:val="center"/>
          </w:tcPr>
          <w:p w14:paraId="5C023C3A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23-3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CCD67D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F</w:t>
            </w:r>
            <w:r w:rsidRPr="00EC09DC">
              <w:rPr>
                <w:rFonts w:eastAsia="等线"/>
              </w:rPr>
              <w:t>oxo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F159D1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0B384A1C" w14:textId="06A402C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EAU, </w:t>
            </w:r>
            <w:r w:rsidR="008252CF" w:rsidRPr="008252CF">
              <w:rPr>
                <w:rFonts w:eastAsia="等线"/>
              </w:rPr>
              <w:t xml:space="preserve">transfection experiments with miRNA mimics and </w:t>
            </w:r>
            <w:r w:rsidR="008252CF">
              <w:rPr>
                <w:rFonts w:eastAsia="等线"/>
              </w:rPr>
              <w:t>inhibitor</w:t>
            </w:r>
            <w:r w:rsidR="008252CF" w:rsidRPr="008252CF">
              <w:rPr>
                <w:rFonts w:eastAsia="等线"/>
              </w:rPr>
              <w:t xml:space="preserve">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97FC3FB" w14:textId="0FC442C3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/>
            </w:r>
            <w:r w:rsidR="00D45EC3">
              <w:rPr>
                <w:rFonts w:eastAsia="等线"/>
              </w:rPr>
              <w:instrText xml:space="preserve"> ADDIN EN.CITE &lt;EndNote&gt;&lt;Cite&gt;&lt;Author&gt;Wei&lt;/Author&gt;&lt;Year&gt;2019&lt;/Year&gt;&lt;RecNum&gt;250&lt;/RecNum&gt;&lt;DisplayText&gt;(19)&lt;/DisplayText&gt;&lt;record&gt;&lt;rec-number&gt;250&lt;/rec-number&gt;&lt;foreign-keys&gt;&lt;key app="EN" db-id="9dp902rtj5dzzqefs26vdvwj599wdsvxf9v2" timestamp="1583236449" guid="5facbb2b-19a9-4c2f-a76d-070f05227fdb"&gt;250&lt;/key&gt;&lt;/foreign-keys&gt;&lt;ref-type name="Journal Article"&gt;17&lt;/ref-type&gt;&lt;contributors&gt;&lt;authors&gt;&lt;author&gt;Wei, Y.&lt;/author&gt;&lt;author&gt;Chen, S.&lt;/author&gt;&lt;author&gt;Sun, D.&lt;/author&gt;&lt;author&gt;Li, X.&lt;/author&gt;&lt;author&gt;Wei, R.&lt;/author&gt;&lt;author&gt;Li, X.&lt;/author&gt;&lt;author&gt;Nian, H.&lt;/author&gt;&lt;/authors&gt;&lt;/contributors&gt;&lt;auth-address&gt;Tianjin Key Laboratory of Retinal Functions and Diseases, Eye Institute and School of Optometry, Tianjin Medical University Eye Hospital, Tianjin, China.&amp;#xD;Department of Ophthalmology, David Geffen School of Medicine, University of California-Los Angeles, Los Angeles, California, USA.&amp;#xD;Doheny Eye Institute, Los Angeles, California, USA.&lt;/auth-address&gt;&lt;titles&gt;&lt;title&gt;miR-223-3p promotes autoreactive Th17 cell responses in experimental autoimmune uveitis (EAU) by inhibiting transcription factor FOXO3 expression&lt;/title&gt;&lt;secondary-title&gt;Faseb j&lt;/secondary-title&gt;&lt;/titles&gt;&lt;periodical&gt;&lt;full-title&gt;Faseb j&lt;/full-title&gt;&lt;/periodical&gt;&lt;pages&gt;13951-13965&lt;/pages&gt;&lt;volume&gt;33&lt;/volume&gt;&lt;number&gt;12&lt;/number&gt;&lt;edition&gt;2019/10/28&lt;/edition&gt;&lt;keywords&gt;&lt;keyword&gt;Gm-csf&lt;/keyword&gt;&lt;keyword&gt;Il-22&lt;/keyword&gt;&lt;keyword&gt;Il-23&lt;/keyword&gt;&lt;keyword&gt;Il-23r&lt;/keyword&gt;&lt;keyword&gt;pathogenic Th17 cells&lt;/keyword&gt;&lt;/keywords&gt;&lt;dates&gt;&lt;year&gt;2019&lt;/year&gt;&lt;pub-dates&gt;&lt;date&gt;Dec&lt;/date&gt;&lt;/pub-dates&gt;&lt;/dates&gt;&lt;isbn&gt;0892-6638&lt;/isbn&gt;&lt;accession-num&gt;31645142&lt;/accession-num&gt;&lt;urls&gt;&lt;/urls&gt;&lt;electronic-resource-num&gt;10.1096/fj.201901446R&lt;/electronic-resource-num&gt;&lt;remote-database-provider&gt;NLM&lt;/remote-database-provider&gt;&lt;language&gt;eng&lt;/language&gt;&lt;/record&gt;&lt;/Cite&gt;&lt;/EndNote&gt;</w:instrText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19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10C967BB" w14:textId="77777777" w:rsidTr="00D45EC3">
        <w:tc>
          <w:tcPr>
            <w:tcW w:w="1276" w:type="dxa"/>
            <w:vMerge w:val="restart"/>
            <w:shd w:val="clear" w:color="auto" w:fill="auto"/>
            <w:vAlign w:val="center"/>
          </w:tcPr>
          <w:p w14:paraId="0DDC77E9" w14:textId="2EB1489B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873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DF0DE24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F</w:t>
            </w:r>
            <w:r w:rsidRPr="00EC09DC">
              <w:rPr>
                <w:rFonts w:eastAsia="等线"/>
              </w:rPr>
              <w:t>oxo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86E344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5DC99FE3" w14:textId="14780305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RL/</w:t>
            </w:r>
            <w:proofErr w:type="spellStart"/>
            <w:r w:rsidRPr="00EC09DC">
              <w:rPr>
                <w:rFonts w:eastAsia="等线"/>
              </w:rPr>
              <w:t>lpr</w:t>
            </w:r>
            <w:proofErr w:type="spellEnd"/>
            <w:r w:rsidRPr="00EC09DC">
              <w:rPr>
                <w:rFonts w:eastAsia="等线"/>
              </w:rPr>
              <w:t xml:space="preserve"> mice, </w:t>
            </w: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 xml:space="preserve">LE patients’ PBMC, </w:t>
            </w:r>
            <w:r w:rsidR="008252CF" w:rsidRPr="008252CF">
              <w:rPr>
                <w:rFonts w:eastAsia="等线"/>
              </w:rPr>
              <w:t xml:space="preserve">transfection experiments with </w:t>
            </w:r>
            <w:r w:rsidR="009F7A27">
              <w:rPr>
                <w:rFonts w:eastAsia="等线"/>
                <w:lang w:eastAsia="zh-CN"/>
              </w:rPr>
              <w:t>LV-miRNA and LV-anti-miRNA in vitro</w:t>
            </w:r>
            <w:r w:rsidR="008252CF">
              <w:rPr>
                <w:rFonts w:eastAsia="等线"/>
              </w:rPr>
              <w:t xml:space="preserve">, </w:t>
            </w:r>
            <w:r w:rsidR="008252CF" w:rsidRPr="008252CF">
              <w:rPr>
                <w:rFonts w:eastAsia="等线"/>
              </w:rPr>
              <w:t>LV-anti-miR-873 treatment</w:t>
            </w:r>
            <w:r w:rsidR="008252CF">
              <w:rPr>
                <w:rFonts w:eastAsia="等线"/>
              </w:rPr>
              <w:t xml:space="preserve">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B07AECB" w14:textId="63D5ABF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XU8L0F1dGhvcj48WWVhcj4yMDE3PC9ZZWFyPjxSZWNO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XU8L0F1dGhvcj48WWVhcj4yMDE3PC9ZZWFyPjxSZWNO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0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05609A18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404AB69F" w14:textId="3289A82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0D4CCFCD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A</w:t>
            </w:r>
            <w:r w:rsidRPr="00EC09DC">
              <w:rPr>
                <w:rFonts w:eastAsia="等线"/>
              </w:rPr>
              <w:t>2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6CC9D60" w14:textId="392B4FAB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↑</w:t>
            </w:r>
            <w:r w:rsidRPr="00EC09DC">
              <w:rPr>
                <w:rFonts w:eastAsia="等线" w:hint="eastAsia"/>
              </w:rPr>
              <w:t>,</w:t>
            </w:r>
            <w:r w:rsidRPr="00EC09DC">
              <w:rPr>
                <w:rFonts w:eastAsia="等线"/>
              </w:rPr>
              <w:t xml:space="preserve"> IL-6, TNF-α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02BE44AB" w14:textId="6FCFA283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8252CF" w:rsidRPr="008252CF">
              <w:rPr>
                <w:rFonts w:eastAsia="等线"/>
              </w:rPr>
              <w:t xml:space="preserve">transfection experiments with miRNA mimics and </w:t>
            </w:r>
            <w:r w:rsidR="009F7A27" w:rsidRPr="009F7A27">
              <w:rPr>
                <w:rFonts w:eastAsia="等线"/>
              </w:rPr>
              <w:t>LNA-anti-miR-873</w:t>
            </w:r>
            <w:r w:rsidR="008252CF" w:rsidRPr="008252CF">
              <w:rPr>
                <w:rFonts w:eastAsia="等线"/>
              </w:rPr>
              <w:t xml:space="preserve"> in vitro</w:t>
            </w:r>
            <w:r w:rsidR="009F7A27">
              <w:rPr>
                <w:rFonts w:eastAsia="等线"/>
              </w:rPr>
              <w:t xml:space="preserve"> and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85D10F6" w14:textId="7ABDEB46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XU8L0F1dGhvcj48WWVhcj4yMDE0PC9ZZWFyPjxSZWNO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XU8L0F1dGhvcj48WWVhcj4yMDE0PC9ZZWFyPjxSZWNO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1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CB4A59" w:rsidRPr="00E95369" w14:paraId="57B28568" w14:textId="77777777" w:rsidTr="00D45EC3">
        <w:tc>
          <w:tcPr>
            <w:tcW w:w="1276" w:type="dxa"/>
            <w:shd w:val="clear" w:color="auto" w:fill="auto"/>
          </w:tcPr>
          <w:p w14:paraId="1B323F60" w14:textId="566E6EF3" w:rsidR="00CB4A59" w:rsidRPr="00EC09DC" w:rsidRDefault="00CB4A59" w:rsidP="00CB4A59">
            <w:pPr>
              <w:pStyle w:val="af9"/>
              <w:spacing w:after="240"/>
              <w:rPr>
                <w:rFonts w:eastAsia="等线"/>
              </w:rPr>
            </w:pPr>
            <w:r w:rsidRPr="00982394">
              <w:rPr>
                <w:rFonts w:hint="eastAsia"/>
              </w:rPr>
              <w:t>miR-326</w:t>
            </w:r>
          </w:p>
        </w:tc>
        <w:tc>
          <w:tcPr>
            <w:tcW w:w="1276" w:type="dxa"/>
            <w:shd w:val="clear" w:color="auto" w:fill="auto"/>
          </w:tcPr>
          <w:p w14:paraId="71B611C7" w14:textId="65A335FE" w:rsidR="00CB4A59" w:rsidRPr="00EC09DC" w:rsidRDefault="00CB4A59" w:rsidP="00CB4A59">
            <w:pPr>
              <w:pStyle w:val="af9"/>
              <w:spacing w:after="240"/>
              <w:rPr>
                <w:rFonts w:eastAsia="等线"/>
              </w:rPr>
            </w:pPr>
            <w:r w:rsidRPr="00982394">
              <w:rPr>
                <w:rFonts w:hint="eastAsia"/>
              </w:rPr>
              <w:t>ADAM17</w:t>
            </w:r>
          </w:p>
        </w:tc>
        <w:tc>
          <w:tcPr>
            <w:tcW w:w="1559" w:type="dxa"/>
            <w:shd w:val="clear" w:color="auto" w:fill="auto"/>
          </w:tcPr>
          <w:p w14:paraId="70D4E4B5" w14:textId="5F1C5D0B" w:rsidR="00CB4A59" w:rsidRPr="00EC09DC" w:rsidRDefault="00CB4A59" w:rsidP="00CB4A59">
            <w:pPr>
              <w:pStyle w:val="af9"/>
              <w:spacing w:after="240"/>
              <w:rPr>
                <w:rFonts w:eastAsia="等线"/>
              </w:rPr>
            </w:pPr>
            <w:r w:rsidRPr="00982394">
              <w:rPr>
                <w:rFonts w:hint="eastAsia"/>
              </w:rPr>
              <w:t>Th17</w:t>
            </w:r>
            <w:r w:rsidRPr="00EC09DC">
              <w:rPr>
                <w:rFonts w:eastAsia="等线"/>
              </w:rPr>
              <w:t>↑</w:t>
            </w:r>
          </w:p>
        </w:tc>
        <w:tc>
          <w:tcPr>
            <w:tcW w:w="5812" w:type="dxa"/>
            <w:shd w:val="clear" w:color="auto" w:fill="auto"/>
          </w:tcPr>
          <w:p w14:paraId="3256DB15" w14:textId="66269471" w:rsidR="00CB4A59" w:rsidRPr="00EC09DC" w:rsidRDefault="00CB4A59" w:rsidP="00CB4A59">
            <w:pPr>
              <w:pStyle w:val="af9"/>
              <w:spacing w:after="240"/>
              <w:rPr>
                <w:rFonts w:eastAsia="等线"/>
              </w:rPr>
            </w:pPr>
            <w:r w:rsidRPr="00982394">
              <w:rPr>
                <w:rFonts w:hint="eastAsia"/>
              </w:rPr>
              <w:t>Hashimoto's thyroiditis patients’ PBMC were transfected with miRNA mimics and inhibitors</w:t>
            </w:r>
          </w:p>
        </w:tc>
        <w:tc>
          <w:tcPr>
            <w:tcW w:w="1134" w:type="dxa"/>
            <w:shd w:val="clear" w:color="auto" w:fill="auto"/>
          </w:tcPr>
          <w:p w14:paraId="491F7AB0" w14:textId="71199308" w:rsidR="00CB4A59" w:rsidRPr="00EC09DC" w:rsidRDefault="00CB4A59" w:rsidP="00CB4A59">
            <w:pPr>
              <w:pStyle w:val="af9"/>
              <w:spacing w:after="240"/>
              <w:rPr>
                <w:rFonts w:eastAsia="等线"/>
              </w:rPr>
            </w:pPr>
            <w:r w:rsidRPr="00982394">
              <w:rPr>
                <w:rFonts w:hint="eastAsia"/>
              </w:rPr>
              <w:t>(38)</w:t>
            </w:r>
          </w:p>
        </w:tc>
      </w:tr>
      <w:tr w:rsidR="008610DF" w:rsidRPr="00E95369" w14:paraId="296547CC" w14:textId="77777777" w:rsidTr="00D45EC3">
        <w:tc>
          <w:tcPr>
            <w:tcW w:w="1276" w:type="dxa"/>
            <w:shd w:val="clear" w:color="auto" w:fill="auto"/>
            <w:vAlign w:val="center"/>
          </w:tcPr>
          <w:p w14:paraId="4CBE8B3B" w14:textId="2439E211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1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4F0372B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TAT3, LYN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813334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 and Th1↑, Th2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D962FC6" w14:textId="3BA0E97C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psoriasis </w:t>
            </w:r>
            <w:r w:rsidR="009F7A27">
              <w:rPr>
                <w:rFonts w:eastAsia="等线"/>
              </w:rPr>
              <w:t>mice</w:t>
            </w:r>
            <w:r w:rsidRPr="00EC09DC">
              <w:rPr>
                <w:rFonts w:eastAsia="等线"/>
              </w:rPr>
              <w:t xml:space="preserve"> model, miR-210</w:t>
            </w:r>
            <w:r w:rsidR="006239D6">
              <w:rPr>
                <w:rFonts w:eastAsia="等线"/>
              </w:rPr>
              <w:t xml:space="preserve"> </w:t>
            </w:r>
            <w:r w:rsidRPr="00EC09DC">
              <w:rPr>
                <w:rFonts w:eastAsia="等线"/>
              </w:rPr>
              <w:t>KO mice,</w:t>
            </w:r>
            <w:r w:rsidRPr="00EC09DC">
              <w:rPr>
                <w:rFonts w:eastAsia="等线" w:hint="eastAsia"/>
              </w:rPr>
              <w:t xml:space="preserve"> </w:t>
            </w:r>
            <w:r w:rsidRPr="00EC09DC">
              <w:rPr>
                <w:rFonts w:eastAsia="等线"/>
              </w:rPr>
              <w:t>Rag2</w:t>
            </w:r>
            <w:r w:rsidRPr="00C27662">
              <w:rPr>
                <w:rFonts w:eastAsia="等线"/>
                <w:vertAlign w:val="superscript"/>
              </w:rPr>
              <w:t>–/–</w:t>
            </w:r>
            <w:r w:rsidRPr="00EC09DC">
              <w:rPr>
                <w:rFonts w:eastAsia="等线"/>
              </w:rPr>
              <w:t xml:space="preserve"> mice, psoriasis patients’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 and skin lesion, </w:t>
            </w:r>
            <w:proofErr w:type="spellStart"/>
            <w:r w:rsidR="009F7A27">
              <w:rPr>
                <w:rFonts w:eastAsia="等线"/>
              </w:rPr>
              <w:t>agomiRNA</w:t>
            </w:r>
            <w:proofErr w:type="spellEnd"/>
            <w:r w:rsidR="009F7A27">
              <w:rPr>
                <w:rFonts w:eastAsia="等线"/>
              </w:rPr>
              <w:t xml:space="preserve"> and </w:t>
            </w:r>
            <w:proofErr w:type="spellStart"/>
            <w:r w:rsidR="009F7A27">
              <w:rPr>
                <w:rFonts w:eastAsia="等线"/>
              </w:rPr>
              <w:t>antagomiRNA</w:t>
            </w:r>
            <w:proofErr w:type="spellEnd"/>
            <w:r w:rsidR="009F7A27">
              <w:rPr>
                <w:rFonts w:eastAsia="等线"/>
              </w:rPr>
              <w:t xml:space="preserve"> treatment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B3AFA0" w14:textId="52264508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XdTwvQXV0aG9yPjxZZWFyPjIwMTg8L1llYXI+PFJlY051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XdTwvQXV0aG9yPjxZZWFyPjIwMTg8L1llYXI+PFJlY051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2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AC0848" w:rsidRPr="00E95369" w14:paraId="3400DC72" w14:textId="77777777" w:rsidTr="00D45EC3">
        <w:tc>
          <w:tcPr>
            <w:tcW w:w="11057" w:type="dxa"/>
            <w:gridSpan w:val="5"/>
            <w:shd w:val="clear" w:color="auto" w:fill="auto"/>
            <w:vAlign w:val="center"/>
          </w:tcPr>
          <w:p w14:paraId="5DC39A3C" w14:textId="089F047B" w:rsidR="00AC0848" w:rsidRPr="00EC09DC" w:rsidRDefault="00AC0848" w:rsidP="00EC09DC">
            <w:pPr>
              <w:pStyle w:val="af9"/>
              <w:spacing w:after="240"/>
              <w:rPr>
                <w:rFonts w:eastAsia="等线"/>
                <w:lang w:eastAsia="zh-CN"/>
              </w:rPr>
            </w:pPr>
            <w:r>
              <w:rPr>
                <w:rFonts w:eastAsia="等线" w:hint="eastAsia"/>
                <w:lang w:eastAsia="zh-CN"/>
              </w:rPr>
              <w:t>m</w:t>
            </w:r>
            <w:r>
              <w:rPr>
                <w:rFonts w:eastAsia="等线"/>
                <w:lang w:eastAsia="zh-CN"/>
              </w:rPr>
              <w:t>iRNAs inhibit Th17 cell</w:t>
            </w:r>
          </w:p>
        </w:tc>
      </w:tr>
      <w:tr w:rsidR="008610DF" w:rsidRPr="00E95369" w14:paraId="0958226C" w14:textId="77777777" w:rsidTr="00D45EC3">
        <w:tc>
          <w:tcPr>
            <w:tcW w:w="1276" w:type="dxa"/>
            <w:shd w:val="clear" w:color="auto" w:fill="auto"/>
            <w:vAlign w:val="center"/>
          </w:tcPr>
          <w:p w14:paraId="2653AD4B" w14:textId="34535CAD" w:rsidR="008610DF" w:rsidRPr="00EC09DC" w:rsidRDefault="00C27662" w:rsidP="00EC09DC">
            <w:pPr>
              <w:pStyle w:val="af9"/>
              <w:spacing w:after="240"/>
              <w:rPr>
                <w:rFonts w:eastAsia="等线"/>
                <w:lang w:eastAsia="zh-CN"/>
              </w:rPr>
            </w:pPr>
            <w:r>
              <w:rPr>
                <w:rFonts w:eastAsia="等线"/>
                <w:lang w:eastAsia="zh-CN"/>
              </w:rPr>
              <w:t>miR</w:t>
            </w:r>
            <w:r>
              <w:rPr>
                <w:rFonts w:eastAsia="等线" w:hint="eastAsia"/>
                <w:lang w:eastAsia="zh-CN"/>
              </w:rPr>
              <w:t>-</w:t>
            </w:r>
            <w:r>
              <w:rPr>
                <w:rFonts w:eastAsia="等线"/>
                <w:lang w:eastAsia="zh-CN"/>
              </w:rPr>
              <w:t>21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32BE212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H</w:t>
            </w:r>
            <w:r w:rsidRPr="00EC09DC">
              <w:rPr>
                <w:rFonts w:eastAsia="等线"/>
              </w:rPr>
              <w:t>if1α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8CC5D8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348EF2AB" w14:textId="15B785B7" w:rsidR="008610DF" w:rsidRPr="00EC09DC" w:rsidRDefault="00507856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C</w:t>
            </w:r>
            <w:r w:rsidR="008610DF" w:rsidRPr="00EC09DC">
              <w:rPr>
                <w:rFonts w:eastAsia="等线"/>
              </w:rPr>
              <w:t>olitis</w:t>
            </w:r>
            <w:r>
              <w:rPr>
                <w:rFonts w:eastAsia="等线"/>
              </w:rPr>
              <w:t xml:space="preserve"> mice model</w:t>
            </w:r>
            <w:r w:rsidR="008610DF" w:rsidRPr="00EC09DC">
              <w:rPr>
                <w:rFonts w:eastAsia="等线"/>
              </w:rPr>
              <w:t xml:space="preserve">, </w:t>
            </w:r>
            <w:r>
              <w:rPr>
                <w:rFonts w:eastAsia="等线"/>
              </w:rPr>
              <w:t>m</w:t>
            </w:r>
            <w:r w:rsidR="008610DF" w:rsidRPr="00EC09DC">
              <w:rPr>
                <w:rFonts w:eastAsia="等线"/>
              </w:rPr>
              <w:t>i</w:t>
            </w:r>
            <w:r>
              <w:rPr>
                <w:rFonts w:eastAsia="等线"/>
              </w:rPr>
              <w:t>R-</w:t>
            </w:r>
            <w:r w:rsidR="008610DF" w:rsidRPr="00EC09DC">
              <w:rPr>
                <w:rFonts w:eastAsia="等线"/>
              </w:rPr>
              <w:t>210</w:t>
            </w:r>
            <w:r w:rsidR="008610DF" w:rsidRPr="00C27662">
              <w:rPr>
                <w:rFonts w:eastAsia="等线"/>
                <w:vertAlign w:val="superscript"/>
              </w:rPr>
              <w:t>–/–</w:t>
            </w:r>
            <w:r w:rsidR="008610DF" w:rsidRPr="00EC09DC">
              <w:rPr>
                <w:rFonts w:eastAsia="等线"/>
              </w:rPr>
              <w:t>CD4</w:t>
            </w:r>
            <w:r w:rsidR="008610DF" w:rsidRPr="00C27662">
              <w:rPr>
                <w:rFonts w:eastAsia="等线"/>
                <w:vertAlign w:val="superscript"/>
              </w:rPr>
              <w:t>C</w:t>
            </w:r>
            <w:r w:rsidR="008610DF" w:rsidRPr="00C27662">
              <w:rPr>
                <w:rFonts w:eastAsia="等线" w:hint="eastAsia"/>
                <w:vertAlign w:val="superscript"/>
              </w:rPr>
              <w:t>re</w:t>
            </w:r>
            <w:r>
              <w:rPr>
                <w:rFonts w:eastAsia="等线"/>
                <w:vertAlign w:val="superscript"/>
              </w:rPr>
              <w:t xml:space="preserve"> </w:t>
            </w:r>
            <w:r w:rsidR="008610DF" w:rsidRPr="00EC09DC">
              <w:rPr>
                <w:rFonts w:eastAsia="等线"/>
              </w:rPr>
              <w:t>mice, Rag</w:t>
            </w:r>
            <w:r w:rsidR="008610DF" w:rsidRPr="00C27662">
              <w:rPr>
                <w:rFonts w:eastAsia="等线"/>
                <w:vertAlign w:val="superscript"/>
              </w:rPr>
              <w:t>2−/−</w:t>
            </w:r>
            <w:r w:rsidR="008610DF" w:rsidRPr="00EC09DC">
              <w:rPr>
                <w:rFonts w:eastAsia="等线"/>
              </w:rPr>
              <w:t xml:space="preserve"> mice, </w:t>
            </w:r>
            <w:r w:rsidRPr="00507856">
              <w:rPr>
                <w:rFonts w:eastAsia="等线"/>
              </w:rPr>
              <w:t>transfection experiments with miRNA mimics</w:t>
            </w:r>
            <w:r>
              <w:rPr>
                <w:rFonts w:eastAsia="等线"/>
              </w:rPr>
              <w:t xml:space="preserve"> in vitro</w:t>
            </w:r>
            <w:r w:rsidR="000561AD">
              <w:rPr>
                <w:rFonts w:eastAsia="等线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B00660E" w14:textId="4EAD0A21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XYW5nPC9BdXRob3I+PFllYXI+MjAxNDwvWWVhcj48UmVj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XYW5nPC9BdXRob3I+PFllYXI+MjAxNDwvWWVhcj48UmVj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3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3879D4C9" w14:textId="77777777" w:rsidTr="00D45EC3">
        <w:tc>
          <w:tcPr>
            <w:tcW w:w="1276" w:type="dxa"/>
            <w:shd w:val="clear" w:color="auto" w:fill="auto"/>
            <w:vAlign w:val="center"/>
          </w:tcPr>
          <w:p w14:paraId="0367E4D4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lastRenderedPageBreak/>
              <w:t>m</w:t>
            </w:r>
            <w:r w:rsidRPr="00EC09DC">
              <w:rPr>
                <w:rFonts w:eastAsia="等线"/>
              </w:rPr>
              <w:t>iR-15b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3C246A6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O</w:t>
            </w:r>
            <w:r w:rsidRPr="00EC09DC">
              <w:rPr>
                <w:rFonts w:eastAsia="等线"/>
              </w:rPr>
              <w:t>GT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F1D1989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A695E54" w14:textId="0804D5D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EAE, </w:t>
            </w: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S patients PBMC,</w:t>
            </w:r>
            <w:r w:rsidR="000561AD" w:rsidRPr="00EC09DC">
              <w:rPr>
                <w:rFonts w:eastAsia="等线"/>
              </w:rPr>
              <w:t xml:space="preserve"> </w:t>
            </w:r>
            <w:r w:rsidR="000561AD" w:rsidRPr="00507856">
              <w:rPr>
                <w:rFonts w:eastAsia="等线"/>
              </w:rPr>
              <w:t>transfection experiments with miRNA mimics</w:t>
            </w:r>
            <w:r w:rsidR="000561AD">
              <w:rPr>
                <w:rFonts w:eastAsia="等线"/>
              </w:rPr>
              <w:t xml:space="preserve"> in vitro, </w:t>
            </w:r>
            <w:proofErr w:type="spellStart"/>
            <w:r w:rsidR="000561AD">
              <w:rPr>
                <w:rFonts w:eastAsia="等线"/>
              </w:rPr>
              <w:t>agomiRNA</w:t>
            </w:r>
            <w:proofErr w:type="spellEnd"/>
            <w:r w:rsidR="000561AD">
              <w:rPr>
                <w:rFonts w:eastAsia="等线"/>
              </w:rPr>
              <w:t xml:space="preserve"> and </w:t>
            </w:r>
            <w:proofErr w:type="spellStart"/>
            <w:r w:rsidR="000561AD">
              <w:rPr>
                <w:rFonts w:eastAsia="等线"/>
              </w:rPr>
              <w:t>antagomiRNA</w:t>
            </w:r>
            <w:proofErr w:type="spellEnd"/>
            <w:r w:rsidR="000561AD">
              <w:rPr>
                <w:rFonts w:eastAsia="等线"/>
              </w:rPr>
              <w:t xml:space="preserve"> treatment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54BA3E" w14:textId="1D9237C8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XU8L0F1dGhvcj48WWVhcj4yMDE3PC9ZZWFyPjxSZWNO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XU8L0F1dGhvcj48WWVhcj4yMDE3PC9ZZWFyPjxSZWNO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4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17D57EB5" w14:textId="77777777" w:rsidTr="00D45EC3">
        <w:tc>
          <w:tcPr>
            <w:tcW w:w="1276" w:type="dxa"/>
            <w:shd w:val="clear" w:color="auto" w:fill="auto"/>
            <w:vAlign w:val="center"/>
          </w:tcPr>
          <w:p w14:paraId="4D165481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0b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CB4A5BD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 xml:space="preserve">TAT3, </w:t>
            </w:r>
            <w:proofErr w:type="spellStart"/>
            <w:r w:rsidRPr="00EC09DC">
              <w:rPr>
                <w:rFonts w:eastAsia="等线"/>
              </w:rPr>
              <w:t>ROR</w:t>
            </w:r>
            <w:r w:rsidRPr="00EC09DC">
              <w:rPr>
                <w:rFonts w:eastAsia="等线" w:hint="eastAsia"/>
              </w:rPr>
              <w:t>γ</w:t>
            </w:r>
            <w:r w:rsidRPr="00EC09DC">
              <w:rPr>
                <w:rFonts w:eastAsia="等线" w:hint="eastAsia"/>
              </w:rPr>
              <w:t>t</w:t>
            </w:r>
            <w:proofErr w:type="spellEnd"/>
          </w:p>
        </w:tc>
        <w:tc>
          <w:tcPr>
            <w:tcW w:w="1559" w:type="dxa"/>
            <w:shd w:val="clear" w:color="auto" w:fill="auto"/>
            <w:vAlign w:val="center"/>
          </w:tcPr>
          <w:p w14:paraId="69472B6F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A5A3131" w14:textId="35113CDF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0561AD" w:rsidRPr="00507856">
              <w:rPr>
                <w:rFonts w:eastAsia="等线"/>
              </w:rPr>
              <w:t>transfection experiments with miRNA mimics</w:t>
            </w:r>
            <w:r w:rsidR="000561AD">
              <w:rPr>
                <w:rFonts w:eastAsia="等线"/>
              </w:rPr>
              <w:t xml:space="preserve"> in vitro and LV-miRNA treatment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1E05E9" w14:textId="7470AFA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aaHU8L0F1dGhvcj48WWVhcj4yMDE0PC9ZZWFyPjxSZWNO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aaHU8L0F1dGhvcj48WWVhcj4yMDE0PC9ZZWFyPjxSZWNO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5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359A3353" w14:textId="77777777" w:rsidTr="00D45EC3">
        <w:tc>
          <w:tcPr>
            <w:tcW w:w="1276" w:type="dxa"/>
            <w:vMerge w:val="restart"/>
            <w:shd w:val="clear" w:color="auto" w:fill="auto"/>
            <w:vAlign w:val="center"/>
          </w:tcPr>
          <w:p w14:paraId="3BC9B879" w14:textId="191DCFB3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30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4B6C975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RF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35B5CA1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52FD5F22" w14:textId="3176671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EAE, </w:t>
            </w: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 xml:space="preserve">S patients PBMC, </w:t>
            </w:r>
            <w:proofErr w:type="spellStart"/>
            <w:r w:rsidR="000561AD">
              <w:rPr>
                <w:rFonts w:eastAsia="等线"/>
              </w:rPr>
              <w:t>agommiRNA</w:t>
            </w:r>
            <w:proofErr w:type="spellEnd"/>
            <w:r w:rsidR="000561AD">
              <w:rPr>
                <w:rFonts w:eastAsia="等线"/>
              </w:rPr>
              <w:t xml:space="preserve"> and </w:t>
            </w:r>
            <w:proofErr w:type="spellStart"/>
            <w:r w:rsidR="000561AD">
              <w:rPr>
                <w:rFonts w:eastAsia="等线"/>
              </w:rPr>
              <w:t>antagomiRNA</w:t>
            </w:r>
            <w:proofErr w:type="spellEnd"/>
            <w:r w:rsidR="000561AD">
              <w:rPr>
                <w:rFonts w:eastAsia="等线"/>
              </w:rPr>
              <w:t xml:space="preserve"> were transfected to mouse CD4</w:t>
            </w:r>
            <w:r w:rsidR="000561AD" w:rsidRPr="000561AD">
              <w:rPr>
                <w:rFonts w:eastAsia="等线"/>
                <w:vertAlign w:val="superscript"/>
              </w:rPr>
              <w:t>+</w:t>
            </w:r>
            <w:r w:rsidR="000561AD">
              <w:rPr>
                <w:rFonts w:eastAsia="等线"/>
              </w:rPr>
              <w:t xml:space="preserve"> T cell, LV-miRNA treatment in viv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D37829A" w14:textId="3861A7CE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aaGFvPC9BdXRob3I+PFllYXI+MjAxNjwvWWVhcj48UmVj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aaGFvPC9BdXRob3I+PFllYXI+MjAxNjwvWWVhcj48UmVj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6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8610DF" w:rsidRPr="00E95369" w14:paraId="156B556D" w14:textId="77777777" w:rsidTr="00D45EC3">
        <w:tc>
          <w:tcPr>
            <w:tcW w:w="1276" w:type="dxa"/>
            <w:vMerge/>
            <w:shd w:val="clear" w:color="auto" w:fill="auto"/>
            <w:vAlign w:val="center"/>
          </w:tcPr>
          <w:p w14:paraId="2D8FE1DB" w14:textId="349462F1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03D849D5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21R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95177E" w14:textId="77777777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1B30F92" w14:textId="719630A0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 xml:space="preserve">AE, </w:t>
            </w:r>
            <w:r w:rsidR="00E60000">
              <w:rPr>
                <w:rFonts w:eastAsia="等线"/>
              </w:rPr>
              <w:t>LV-miRNA and LV-anti-miRNA treatment in vivo, LV-miRNA and LV-anti-miRNA transfected to mouse CD4</w:t>
            </w:r>
            <w:r w:rsidR="00E60000" w:rsidRPr="00E60000">
              <w:rPr>
                <w:rFonts w:eastAsia="等线"/>
                <w:vertAlign w:val="superscript"/>
              </w:rPr>
              <w:t>+</w:t>
            </w:r>
            <w:r w:rsidR="00E60000">
              <w:rPr>
                <w:rFonts w:eastAsia="等线"/>
              </w:rPr>
              <w:t xml:space="preserve"> T cell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D6922DE" w14:textId="60738B9F" w:rsidR="008610DF" w:rsidRPr="00EC09DC" w:rsidRDefault="008610DF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RdTwvQXV0aG9yPjxZZWFyPjIwMTY8L1llYXI+PFJlY051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RdTwvQXV0aG9yPjxZZWFyPjIwMTY8L1llYXI+PFJlY051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7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50C782A6" w14:textId="77777777" w:rsidTr="00D45EC3">
        <w:tc>
          <w:tcPr>
            <w:tcW w:w="1276" w:type="dxa"/>
            <w:shd w:val="clear" w:color="auto" w:fill="auto"/>
            <w:vAlign w:val="center"/>
          </w:tcPr>
          <w:p w14:paraId="3CB3DB3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299, miR-30</w:t>
            </w:r>
            <w:r w:rsidRPr="00EC09DC">
              <w:rPr>
                <w:rFonts w:eastAsia="等线" w:hint="eastAsia"/>
              </w:rPr>
              <w:t>a</w:t>
            </w:r>
            <w:r w:rsidRPr="00EC09DC">
              <w:rPr>
                <w:rFonts w:eastAsia="等线"/>
              </w:rPr>
              <w:t>-5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AEC9F25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6R, gp13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2A23F0F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559FC83" w14:textId="51D64A50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 from umbilical cord blood, </w:t>
            </w:r>
            <w:r w:rsidR="00E60000" w:rsidRPr="00507856">
              <w:rPr>
                <w:rFonts w:eastAsia="等线"/>
              </w:rPr>
              <w:t>transfection experiments with miRNA mimics</w:t>
            </w:r>
            <w:r w:rsidR="00E60000">
              <w:rPr>
                <w:rFonts w:eastAsia="等线"/>
              </w:rPr>
              <w:t xml:space="preserve"> in vitro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839142B" w14:textId="23EA1E1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TY2hpYXZpbmF0bzwvQXV0aG9yPjxZZWFyPjIwMTc8L1ll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TY2hpYXZpbmF0bzwvQXV0aG9yPjxZZWFyPjIwMTc8L1ll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8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0D1BDA3D" w14:textId="77777777" w:rsidTr="00D45EC3">
        <w:tc>
          <w:tcPr>
            <w:tcW w:w="1276" w:type="dxa"/>
            <w:shd w:val="clear" w:color="auto" w:fill="auto"/>
            <w:vAlign w:val="center"/>
          </w:tcPr>
          <w:p w14:paraId="456F9338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46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46FA63B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RAF6, IRAK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490BF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, IFN-γ, IL-6, IL-21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4F5BBC3F" w14:textId="778574FE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EAE,</w:t>
            </w:r>
            <w:r w:rsidR="00E60000" w:rsidRPr="00EC09DC">
              <w:rPr>
                <w:rFonts w:eastAsia="等线"/>
              </w:rPr>
              <w:t xml:space="preserve"> miR-146a</w:t>
            </w:r>
            <w:r w:rsidR="00E60000" w:rsidRPr="00C27662">
              <w:rPr>
                <w:rFonts w:eastAsia="等线"/>
                <w:vertAlign w:val="superscript"/>
              </w:rPr>
              <w:t xml:space="preserve">–/– </w:t>
            </w:r>
            <w:r w:rsidR="00E60000" w:rsidRPr="00EC09DC">
              <w:rPr>
                <w:rFonts w:eastAsia="等线"/>
              </w:rPr>
              <w:t>mice,</w:t>
            </w:r>
            <w:r w:rsidRPr="00EC09DC">
              <w:rPr>
                <w:rFonts w:eastAsia="等线"/>
              </w:rPr>
              <w:t xml:space="preserve"> 2D2/miR-146a</w:t>
            </w:r>
            <w:r w:rsidRPr="00C27662">
              <w:rPr>
                <w:rFonts w:eastAsia="等线"/>
                <w:vertAlign w:val="superscript"/>
              </w:rPr>
              <w:t>–/–</w:t>
            </w:r>
            <w:r w:rsidRPr="00EC09DC">
              <w:rPr>
                <w:rFonts w:eastAsia="等线"/>
              </w:rPr>
              <w:t xml:space="preserve"> mice</w:t>
            </w:r>
            <w:r w:rsidR="00E60000">
              <w:rPr>
                <w:rFonts w:eastAsia="等线"/>
              </w:rPr>
              <w:t>,</w:t>
            </w:r>
            <w:r w:rsidR="00E60000" w:rsidRPr="00EC09DC">
              <w:rPr>
                <w:rFonts w:eastAsia="等线"/>
              </w:rPr>
              <w:t xml:space="preserve"> RAG1</w:t>
            </w:r>
            <w:r w:rsidR="00E60000" w:rsidRPr="00C27662">
              <w:rPr>
                <w:rFonts w:eastAsia="等线"/>
                <w:vertAlign w:val="superscript"/>
              </w:rPr>
              <w:t>–/–</w:t>
            </w:r>
            <w:r w:rsidR="00E60000" w:rsidRPr="00EC09DC">
              <w:rPr>
                <w:rFonts w:eastAsia="等线"/>
              </w:rPr>
              <w:t xml:space="preserve">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D51905C" w14:textId="69836D3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TwvQXV0aG9yPjxZZWFyPjIwMTc8L1llYXI+PFJlY051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TwvQXV0aG9yPjxZZWFyPjIwMTc8L1llYXI+PFJlY051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29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7208C859" w14:textId="77777777" w:rsidTr="00D45EC3">
        <w:tc>
          <w:tcPr>
            <w:tcW w:w="1276" w:type="dxa"/>
            <w:shd w:val="clear" w:color="auto" w:fill="auto"/>
            <w:vAlign w:val="center"/>
          </w:tcPr>
          <w:p w14:paraId="7FBC014C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19a-5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A8AC96D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>TV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5E4E82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 and Th1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1F6D15A" w14:textId="61712EE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colitis mouse</w:t>
            </w:r>
            <w:r w:rsidR="002E2931">
              <w:rPr>
                <w:rFonts w:eastAsia="等线"/>
              </w:rPr>
              <w:t xml:space="preserve"> model</w:t>
            </w:r>
            <w:r w:rsidRPr="00EC09DC">
              <w:rPr>
                <w:rFonts w:eastAsia="等线"/>
              </w:rPr>
              <w:t xml:space="preserve">, </w:t>
            </w: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BD patients’ inflamed mucosa, IBD patients’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</w:t>
            </w:r>
            <w:r w:rsidR="002E2931">
              <w:rPr>
                <w:rFonts w:eastAsia="等线"/>
              </w:rPr>
              <w:t xml:space="preserve"> transfected with LV-miRNA and LV-anti-miRNA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4CA5AC3" w14:textId="1A3D82EA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/>
            </w:r>
            <w:r w:rsidR="00D45EC3">
              <w:rPr>
                <w:rFonts w:eastAsia="等线"/>
              </w:rPr>
              <w:instrText xml:space="preserve"> ADDIN EN.CITE &lt;EndNote&gt;&lt;Cite&gt;&lt;Author&gt;Shi&lt;/Author&gt;&lt;Year&gt;2020&lt;/Year&gt;&lt;RecNum&gt;405&lt;/RecNum&gt;&lt;DisplayText&gt;(30)&lt;/DisplayText&gt;&lt;record&gt;&lt;rec-number&gt;405&lt;/rec-number&gt;&lt;foreign-keys&gt;&lt;key app="EN" db-id="9dp902rtj5dzzqefs26vdvwj599wdsvxf9v2" timestamp="1589632885" guid="cf1699ec-7a65-4b72-a0bf-78f396673803"&gt;405&lt;/key&gt;&lt;/foreign-keys&gt;&lt;ref-type name="Journal Article"&gt;17&lt;/ref-type&gt;&lt;contributors&gt;&lt;authors&gt;&lt;author&gt;Shi, Y.&lt;/author&gt;&lt;author&gt;Dai, S.&lt;/author&gt;&lt;author&gt;Qiu, C.&lt;/author&gt;&lt;author&gt;Wang, T.&lt;/author&gt;&lt;author&gt;Zhou, Y.&lt;/author&gt;&lt;author&gt;Xue, C.&lt;/author&gt;&lt;author&gt;Yao, J.&lt;/author&gt;&lt;author&gt;Xu, Y.&lt;/author&gt;&lt;/authors&gt;&lt;/contributors&gt;&lt;auth-address&gt;Department of Gastroenterology, Affiliated People&amp;apos;s Hospital of Jiangsu University, Zhenjiang, 212002, China.&amp;#xD;Department of Gastroenterology, Affiliated People&amp;apos;s Hospital of Jiangsu University, Zhenjiang, 212002, China. YaojunYRY@163.com.&amp;#xD;Department of Gastroenterology, Affiliated People&amp;apos;s Hospital of Jiangsu University, Zhenjiang, 212002, China. xyp1201@163.com.&lt;/auth-address&gt;&lt;titles&gt;&lt;title&gt;MicroRNA-219a-5p suppresses intestinal inflammation through inhibiting Th1/Th17-mediated immune responses in inflammatory bowel disease&lt;/title&gt;&lt;secondary-title&gt;Mucosal Immunol&lt;/secondary-title&gt;&lt;/titles&gt;&lt;periodical&gt;&lt;full-title&gt;Mucosal Immunol&lt;/full-title&gt;&lt;/periodical&gt;&lt;pages&gt;303-312&lt;/pages&gt;&lt;volume&gt;13&lt;/volume&gt;&lt;number&gt;2&lt;/number&gt;&lt;edition&gt;2019/10/20&lt;/edition&gt;&lt;dates&gt;&lt;year&gt;2020&lt;/year&gt;&lt;pub-dates&gt;&lt;date&gt;Mar&lt;/date&gt;&lt;/pub-dates&gt;&lt;/dates&gt;&lt;isbn&gt;1933-0219&lt;/isbn&gt;&lt;accession-num&gt;31628427&lt;/accession-num&gt;&lt;urls&gt;&lt;/urls&gt;&lt;electronic-resource-num&gt;10.1038/s41385-019-0216-7&lt;/electronic-resource-num&gt;&lt;remote-database-provider&gt;NLM&lt;/remote-database-provider&gt;&lt;language&gt;eng&lt;/language&gt;&lt;/record&gt;&lt;/Cite&gt;&lt;/EndNote&gt;</w:instrText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0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44C05DD1" w14:textId="77777777" w:rsidTr="00D45EC3">
        <w:tc>
          <w:tcPr>
            <w:tcW w:w="1276" w:type="dxa"/>
            <w:shd w:val="clear" w:color="auto" w:fill="auto"/>
            <w:vAlign w:val="center"/>
          </w:tcPr>
          <w:p w14:paraId="1737B436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29-3p,</w:t>
            </w:r>
            <w:r w:rsidRPr="00EC09DC">
              <w:rPr>
                <w:rFonts w:eastAsia="等线" w:hint="eastAsia"/>
              </w:rPr>
              <w:t xml:space="preserve"> m</w:t>
            </w:r>
            <w:r w:rsidRPr="00EC09DC">
              <w:rPr>
                <w:rFonts w:eastAsia="等线"/>
              </w:rPr>
              <w:t>iR-93-5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F093CCE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T-bet, </w:t>
            </w: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TAT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06E85BA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 xml:space="preserve">Th1, </w:t>
            </w: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1B0CF0B6" w14:textId="6C64034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C</w:t>
            </w:r>
            <w:r w:rsidRPr="00EC09DC">
              <w:rPr>
                <w:rFonts w:eastAsia="等线"/>
              </w:rPr>
              <w:t>IA, mouse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</w:t>
            </w:r>
            <w:r w:rsidR="002E2931">
              <w:rPr>
                <w:rFonts w:eastAsia="等线"/>
              </w:rPr>
              <w:t xml:space="preserve"> were transfected with miRNA mimics and inhibitors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A7B3C2D" w14:textId="7810B642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aaHU8L0F1dGhvcj48WWVhcj4yMDE5PC9ZZWFyPjxSZWNO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aaHU8L0F1dGhvcj48WWVhcj4yMDE5PC9ZZWFyPjxSZWNO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1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3BBB1B15" w14:textId="77777777" w:rsidTr="00D45EC3">
        <w:tc>
          <w:tcPr>
            <w:tcW w:w="1276" w:type="dxa"/>
            <w:shd w:val="clear" w:color="auto" w:fill="auto"/>
            <w:vAlign w:val="center"/>
          </w:tcPr>
          <w:p w14:paraId="6D497DDA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29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76E0F4E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12/IL-23p4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44DE799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0BBA9E45" w14:textId="5B4F0762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colitis mouse</w:t>
            </w:r>
            <w:r w:rsidR="00A31CF2">
              <w:rPr>
                <w:rFonts w:eastAsia="等线"/>
              </w:rPr>
              <w:t xml:space="preserve"> model</w:t>
            </w:r>
            <w:r w:rsidRPr="00EC09DC">
              <w:rPr>
                <w:rFonts w:eastAsia="等线"/>
              </w:rPr>
              <w:t>, miR-29 KO mice</w:t>
            </w:r>
            <w:r w:rsidR="00A31CF2">
              <w:rPr>
                <w:rFonts w:eastAsia="等线"/>
              </w:rPr>
              <w:t>, DCs transfected with miRNA mimic and inhibitors</w:t>
            </w:r>
            <w:r w:rsidRPr="00EC09DC">
              <w:rPr>
                <w:rFonts w:eastAsia="等线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1566DB3" w14:textId="22FAF73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CcmFpbjwvQXV0aG9yPjxZZWFyPjIwMTM8L1llYXI+PFJl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CcmFpbjwvQXV0aG9yPjxZZWFyPjIwMTM8L1llYXI+PFJl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2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0D7B517E" w14:textId="77777777" w:rsidTr="00D45EC3">
        <w:tc>
          <w:tcPr>
            <w:tcW w:w="1276" w:type="dxa"/>
            <w:shd w:val="clear" w:color="auto" w:fill="auto"/>
            <w:vAlign w:val="center"/>
          </w:tcPr>
          <w:p w14:paraId="7E071E9B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25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22E252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E</w:t>
            </w:r>
            <w:r w:rsidRPr="00EC09DC">
              <w:rPr>
                <w:rFonts w:eastAsia="等线"/>
              </w:rPr>
              <w:t>ts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F544B51" w14:textId="4E65E14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</w:t>
            </w:r>
            <w:r w:rsidR="00A31CF2">
              <w:rPr>
                <w:rFonts w:eastAsia="等线"/>
              </w:rPr>
              <w:t xml:space="preserve"> and Th1</w:t>
            </w:r>
            <w:r w:rsidRPr="00EC09DC">
              <w:rPr>
                <w:rFonts w:eastAsia="等线"/>
              </w:rPr>
              <w:t>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0FDA4FE6" w14:textId="324D5C3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TNBS-induced colitis mice, miR-125a</w:t>
            </w:r>
            <w:r w:rsidRPr="00C27662">
              <w:rPr>
                <w:rFonts w:eastAsia="等线"/>
                <w:vertAlign w:val="superscript"/>
              </w:rPr>
              <w:t>−/−</w:t>
            </w:r>
            <w:r w:rsidRPr="00EC09DC">
              <w:rPr>
                <w:rFonts w:eastAsia="等线"/>
              </w:rPr>
              <w:t xml:space="preserve"> mice, </w:t>
            </w: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BD patients’ PBMC, human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</w:t>
            </w:r>
            <w:r w:rsidR="00A31CF2">
              <w:rPr>
                <w:rFonts w:eastAsia="等线"/>
              </w:rPr>
              <w:t xml:space="preserve"> transfected with LV-miRNA and LV-anti-miRNA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537EC91" w14:textId="32089AB6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HZTwvQXV0aG9yPjxZZWFyPjIwMTk8L1llYXI+PFJlY051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HZTwvQXV0aG9yPjxZZWFyPjIwMTk8L1llYXI+PFJlY051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3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38B24C3C" w14:textId="77777777" w:rsidTr="00D45EC3">
        <w:tc>
          <w:tcPr>
            <w:tcW w:w="1276" w:type="dxa"/>
            <w:shd w:val="clear" w:color="auto" w:fill="auto"/>
            <w:vAlign w:val="center"/>
          </w:tcPr>
          <w:p w14:paraId="36279918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iR-183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82900D1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TOR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111643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, Treg↑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528FD4FE" w14:textId="06FBCDBE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MRL/</w:t>
            </w:r>
            <w:proofErr w:type="spellStart"/>
            <w:r w:rsidRPr="00EC09DC">
              <w:rPr>
                <w:rFonts w:eastAsia="等线"/>
              </w:rPr>
              <w:t>lpr</w:t>
            </w:r>
            <w:proofErr w:type="spellEnd"/>
            <w:r w:rsidRPr="00EC09DC">
              <w:rPr>
                <w:rFonts w:eastAsia="等线"/>
              </w:rPr>
              <w:t xml:space="preserve"> mice mouse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 cell</w:t>
            </w:r>
            <w:r w:rsidR="00A31CF2">
              <w:rPr>
                <w:rFonts w:eastAsia="等线"/>
              </w:rPr>
              <w:t xml:space="preserve"> transfected with miRNA mimics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2EAE724" w14:textId="4D33E0FE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MaTwvQXV0aG9yPjxZZWFyPjIwMTk8L1llYXI+PFJlY051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MaTwvQXV0aG9yPjxZZWFyPjIwMTk8L1llYXI+PFJlY051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4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591D419E" w14:textId="77777777" w:rsidTr="00D45EC3">
        <w:tc>
          <w:tcPr>
            <w:tcW w:w="1276" w:type="dxa"/>
            <w:shd w:val="clear" w:color="auto" w:fill="auto"/>
            <w:vAlign w:val="center"/>
          </w:tcPr>
          <w:p w14:paraId="09FB472F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01-3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7E68BF4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H</w:t>
            </w:r>
            <w:r w:rsidRPr="00EC09DC">
              <w:rPr>
                <w:rFonts w:eastAsia="等线"/>
              </w:rPr>
              <w:t>DAC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293B3C2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763E214" w14:textId="68A066D5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>LE patients’ PBMC</w:t>
            </w:r>
            <w:r w:rsidR="00A31CF2">
              <w:rPr>
                <w:rFonts w:eastAsia="等线"/>
              </w:rPr>
              <w:t xml:space="preserve"> were transfected with miRNA mimics and inhibitors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DE519D7" w14:textId="22D77FB9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/>
            </w:r>
            <w:r w:rsidR="00D45EC3">
              <w:rPr>
                <w:rFonts w:eastAsia="等线"/>
              </w:rPr>
              <w:instrText xml:space="preserve"> ADDIN EN.CITE &lt;EndNote&gt;&lt;Cite&gt;&lt;Author&gt;Sun&lt;/Author&gt;&lt;Year&gt;2020&lt;/Year&gt;&lt;RecNum&gt;416&lt;/RecNum&gt;&lt;DisplayText&gt;(35)&lt;/DisplayText&gt;&lt;record&gt;&lt;rec-number&gt;416&lt;/rec-number&gt;&lt;foreign-keys&gt;&lt;key app="EN" db-id="9dp902rtj5dzzqefs26vdvwj599wdsvxf9v2" timestamp="1589716158" guid="64147e72-38be-4053-8d23-d2cc573eb949"&gt;416&lt;/key&gt;&lt;/foreign-keys&gt;&lt;ref-type name="Journal Article"&gt;17&lt;/ref-type&gt;&lt;contributors&gt;&lt;authors&gt;&lt;author&gt;Sun, H.&lt;/author&gt;&lt;author&gt;Guo, F.&lt;/author&gt;&lt;author&gt;Xu, L.&lt;/author&gt;&lt;/authors&gt;&lt;/contributors&gt;&lt;auth-address&gt;Department of Rheumatology, Liaocheng People&amp;apos;s Hospital, Liaocheng City, Shandong Province, China.&amp;#xD;Department of Rheumatology and Immunology, The Second People&amp;apos;s Hospital of Liaocheng, Linqing City, Shandong Province, China.&lt;/auth-address&gt;&lt;titles&gt;&lt;title&gt;Downregulation of microRNA-101-3p participates in systemic lupus erythematosus progression via negatively regulating HDAC9&lt;/title&gt;&lt;secondary-title&gt;J Cell Biochem&lt;/secondary-title&gt;&lt;/titles&gt;&lt;periodical&gt;&lt;full-title&gt;J Cell Biochem&lt;/full-title&gt;&lt;/periodical&gt;&lt;edition&gt;2020/01/07&lt;/edition&gt;&lt;keywords&gt;&lt;keyword&gt;Hadc9&lt;/keyword&gt;&lt;keyword&gt;Il-17a&lt;/keyword&gt;&lt;keyword&gt;human peripheral blood mononuclear cells&lt;/keyword&gt;&lt;keyword&gt;miR-101-3p&lt;/keyword&gt;&lt;keyword&gt;systemic lupus erythematosus&lt;/keyword&gt;&lt;/keywords&gt;&lt;dates&gt;&lt;year&gt;2020&lt;/year&gt;&lt;pub-dates&gt;&lt;date&gt;Jan 6&lt;/date&gt;&lt;/pub-dates&gt;&lt;/dates&gt;&lt;isbn&gt;0730-2312&lt;/isbn&gt;&lt;accession-num&gt;31904179&lt;/accession-num&gt;&lt;urls&gt;&lt;/urls&gt;&lt;electronic-resource-num&gt;10.1002/jcb.29624&lt;/electronic-resource-num&gt;&lt;remote-database-provider&gt;NLM&lt;/remote-database-provider&gt;&lt;language&gt;eng&lt;/language&gt;&lt;/record&gt;&lt;/Cite&gt;&lt;/EndNote&gt;</w:instrText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5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4386963D" w14:textId="77777777" w:rsidTr="00D45EC3">
        <w:tc>
          <w:tcPr>
            <w:tcW w:w="1276" w:type="dxa"/>
            <w:shd w:val="clear" w:color="auto" w:fill="auto"/>
            <w:vAlign w:val="center"/>
          </w:tcPr>
          <w:p w14:paraId="75F4EBD3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lastRenderedPageBreak/>
              <w:t>m</w:t>
            </w:r>
            <w:r w:rsidRPr="00EC09DC">
              <w:rPr>
                <w:rFonts w:eastAsia="等线"/>
              </w:rPr>
              <w:t>iR-340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0080067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17A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E0447E8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shd w:val="clear" w:color="auto" w:fill="auto"/>
            <w:vAlign w:val="center"/>
          </w:tcPr>
          <w:p w14:paraId="65477CF9" w14:textId="1BA8B4C7" w:rsidR="00DB0C51" w:rsidRPr="00EC09DC" w:rsidRDefault="00CB4A59" w:rsidP="00EC09DC">
            <w:pPr>
              <w:pStyle w:val="af9"/>
              <w:spacing w:after="240"/>
              <w:rPr>
                <w:rFonts w:eastAsia="等线"/>
              </w:rPr>
            </w:pPr>
            <w:r>
              <w:rPr>
                <w:rFonts w:eastAsia="等线"/>
              </w:rPr>
              <w:t>Mouse naive</w:t>
            </w:r>
            <w:r w:rsidR="00DB0C51" w:rsidRPr="00EC09DC">
              <w:rPr>
                <w:rFonts w:eastAsia="等线"/>
              </w:rPr>
              <w:t xml:space="preserve"> CD4</w:t>
            </w:r>
            <w:r w:rsidR="00DB0C51" w:rsidRPr="006239D6">
              <w:rPr>
                <w:rFonts w:eastAsia="等线"/>
                <w:vertAlign w:val="superscript"/>
              </w:rPr>
              <w:t>+</w:t>
            </w:r>
            <w:r w:rsidR="00DB0C51" w:rsidRPr="00EC09DC">
              <w:rPr>
                <w:rFonts w:eastAsia="等线"/>
              </w:rPr>
              <w:t xml:space="preserve"> T cell</w:t>
            </w:r>
            <w:r>
              <w:rPr>
                <w:rFonts w:eastAsia="等线"/>
              </w:rPr>
              <w:t xml:space="preserve"> were transfected with miRNA mimics, treatment of </w:t>
            </w:r>
            <w:proofErr w:type="spellStart"/>
            <w:r>
              <w:rPr>
                <w:rFonts w:eastAsia="等线"/>
              </w:rPr>
              <w:t>agomir</w:t>
            </w:r>
            <w:proofErr w:type="spellEnd"/>
            <w:r>
              <w:rPr>
                <w:rFonts w:eastAsia="等线"/>
              </w:rPr>
              <w:t>-miRNA in psoriasis mi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29259AB" w14:textId="4CA73C1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CaWFuPC9BdXRob3I+PFllYXI+MjAxODwvWWVhcj48UmVj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CaWFuPC9BdXRob3I+PFllYXI+MjAxODwvWWVhcj48UmVj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6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7FEEC584" w14:textId="77777777" w:rsidTr="00D45EC3">
        <w:tc>
          <w:tcPr>
            <w:tcW w:w="1276" w:type="dxa"/>
            <w:tcBorders>
              <w:bottom w:val="nil"/>
            </w:tcBorders>
            <w:shd w:val="clear" w:color="auto" w:fill="auto"/>
            <w:vAlign w:val="center"/>
          </w:tcPr>
          <w:p w14:paraId="02A07496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8a</w:t>
            </w:r>
          </w:p>
        </w:tc>
        <w:tc>
          <w:tcPr>
            <w:tcW w:w="1276" w:type="dxa"/>
            <w:tcBorders>
              <w:bottom w:val="nil"/>
            </w:tcBorders>
            <w:shd w:val="clear" w:color="auto" w:fill="auto"/>
            <w:vAlign w:val="center"/>
          </w:tcPr>
          <w:p w14:paraId="60A54E4B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S</w:t>
            </w:r>
            <w:r w:rsidRPr="00EC09DC">
              <w:rPr>
                <w:rFonts w:eastAsia="等线"/>
              </w:rPr>
              <w:t xml:space="preserve">mad4, Hif1a, </w:t>
            </w:r>
            <w:proofErr w:type="spellStart"/>
            <w:r w:rsidRPr="00EC09DC">
              <w:rPr>
                <w:rFonts w:eastAsia="等线"/>
              </w:rPr>
              <w:t>RORa</w:t>
            </w:r>
            <w:proofErr w:type="spellEnd"/>
          </w:p>
        </w:tc>
        <w:tc>
          <w:tcPr>
            <w:tcW w:w="1559" w:type="dxa"/>
            <w:tcBorders>
              <w:bottom w:val="nil"/>
            </w:tcBorders>
            <w:shd w:val="clear" w:color="auto" w:fill="auto"/>
            <w:vAlign w:val="center"/>
          </w:tcPr>
          <w:p w14:paraId="40B98F1B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tcBorders>
              <w:bottom w:val="nil"/>
            </w:tcBorders>
            <w:shd w:val="clear" w:color="auto" w:fill="auto"/>
            <w:vAlign w:val="center"/>
          </w:tcPr>
          <w:p w14:paraId="29B3D2F4" w14:textId="68BA39FE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T cell-specific miR-17</w:t>
            </w:r>
            <w:r w:rsidRPr="00EC09DC">
              <w:rPr>
                <w:rFonts w:ascii="Cambria Math" w:eastAsia="等线" w:hAnsi="Cambria Math" w:cs="Cambria Math"/>
              </w:rPr>
              <w:t>∼</w:t>
            </w:r>
            <w:r w:rsidRPr="00EC09DC">
              <w:rPr>
                <w:rFonts w:eastAsia="等线"/>
              </w:rPr>
              <w:t>92-deficient mice</w:t>
            </w:r>
            <w:r w:rsidR="00C27662">
              <w:rPr>
                <w:rFonts w:eastAsia="等线"/>
              </w:rPr>
              <w:t>,</w:t>
            </w:r>
            <w:r w:rsidRPr="00EC09DC">
              <w:rPr>
                <w:rFonts w:eastAsia="等线"/>
              </w:rPr>
              <w:t xml:space="preserve"> miR-18</w:t>
            </w:r>
            <w:r w:rsidRPr="00C27662">
              <w:rPr>
                <w:rFonts w:eastAsia="等线"/>
                <w:vertAlign w:val="superscript"/>
              </w:rPr>
              <w:t>Δ/Δ</w:t>
            </w:r>
            <w:r w:rsidRPr="00EC09DC">
              <w:rPr>
                <w:rFonts w:eastAsia="等线"/>
              </w:rPr>
              <w:t xml:space="preserve"> CD4</w:t>
            </w:r>
            <w:r w:rsidRPr="00C27662">
              <w:rPr>
                <w:rFonts w:eastAsia="等线"/>
                <w:vertAlign w:val="superscript"/>
              </w:rPr>
              <w:t>+</w:t>
            </w:r>
            <w:r w:rsidRPr="00EC09DC">
              <w:rPr>
                <w:rFonts w:eastAsia="等线"/>
              </w:rPr>
              <w:t xml:space="preserve"> T, </w:t>
            </w:r>
            <w:r w:rsidR="00C27662">
              <w:rPr>
                <w:rFonts w:eastAsia="等线"/>
              </w:rPr>
              <w:t>miR-</w:t>
            </w:r>
            <w:r w:rsidRPr="00EC09DC">
              <w:rPr>
                <w:rFonts w:eastAsia="等线"/>
              </w:rPr>
              <w:t>17</w:t>
            </w:r>
            <w:r w:rsidRPr="00EC09DC">
              <w:rPr>
                <w:rFonts w:ascii="Cambria Math" w:eastAsia="等线" w:hAnsi="Cambria Math" w:cs="Cambria Math"/>
              </w:rPr>
              <w:t>∼</w:t>
            </w:r>
            <w:r w:rsidRPr="00EC09DC">
              <w:rPr>
                <w:rFonts w:eastAsia="等线"/>
              </w:rPr>
              <w:t>92</w:t>
            </w:r>
            <w:r w:rsidRPr="00C27662">
              <w:rPr>
                <w:rFonts w:eastAsia="等线"/>
                <w:vertAlign w:val="superscript"/>
              </w:rPr>
              <w:t>Δ/Δ</w:t>
            </w:r>
            <w:r w:rsidRPr="00EC09DC">
              <w:rPr>
                <w:rFonts w:eastAsia="等线"/>
              </w:rPr>
              <w:t>Smad4</w:t>
            </w:r>
            <w:r w:rsidRPr="00C27662">
              <w:rPr>
                <w:rFonts w:eastAsia="等线"/>
                <w:vertAlign w:val="superscript"/>
              </w:rPr>
              <w:t>Δ/+</w:t>
            </w:r>
            <w:r w:rsidRPr="00EC09DC">
              <w:rPr>
                <w:rFonts w:eastAsia="等线"/>
              </w:rPr>
              <w:t xml:space="preserve"> </w:t>
            </w:r>
            <w:r w:rsidRPr="00EC09DC">
              <w:t>T cell</w:t>
            </w:r>
            <w:r w:rsidR="00CB4A59">
              <w:t>, mouse CD4</w:t>
            </w:r>
            <w:r w:rsidR="00CB4A59" w:rsidRPr="00CB4A59">
              <w:rPr>
                <w:vertAlign w:val="superscript"/>
              </w:rPr>
              <w:t>+</w:t>
            </w:r>
            <w:r w:rsidR="00CB4A59">
              <w:t xml:space="preserve"> T cell were transfected with miRNA mimics and inhibitors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  <w:vAlign w:val="center"/>
          </w:tcPr>
          <w:p w14:paraId="72B0B3CD" w14:textId="618F2ED1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Nb250b3lhPC9BdXRob3I+PFllYXI+MjAxNzwvWWVhcj48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Nb250b3lhPC9BdXRob3I+PFllYXI+MjAxNzwvWWVhcj48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7)</w:t>
            </w:r>
            <w:r w:rsidRPr="00EC09DC">
              <w:rPr>
                <w:rFonts w:eastAsia="等线"/>
              </w:rPr>
              <w:fldChar w:fldCharType="end"/>
            </w:r>
          </w:p>
        </w:tc>
      </w:tr>
      <w:tr w:rsidR="00DB0C51" w:rsidRPr="00E95369" w14:paraId="336DFCBC" w14:textId="77777777" w:rsidTr="00D45EC3">
        <w:tc>
          <w:tcPr>
            <w:tcW w:w="127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855E82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m</w:t>
            </w:r>
            <w:r w:rsidRPr="00EC09DC">
              <w:rPr>
                <w:rFonts w:eastAsia="等线"/>
              </w:rPr>
              <w:t>iR-1922</w:t>
            </w:r>
          </w:p>
        </w:tc>
        <w:tc>
          <w:tcPr>
            <w:tcW w:w="127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2B6DB8E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I</w:t>
            </w:r>
            <w:r w:rsidRPr="00EC09DC">
              <w:rPr>
                <w:rFonts w:eastAsia="等线"/>
              </w:rPr>
              <w:t>L-17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1C11BED0" w14:textId="77777777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 w:hint="eastAsia"/>
              </w:rPr>
              <w:t>T</w:t>
            </w:r>
            <w:r w:rsidRPr="00EC09DC">
              <w:rPr>
                <w:rFonts w:eastAsia="等线"/>
              </w:rPr>
              <w:t>h17↓</w:t>
            </w:r>
          </w:p>
        </w:tc>
        <w:tc>
          <w:tcPr>
            <w:tcW w:w="5812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FD1FE70" w14:textId="42EDFD6D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t>delayed-type hypersensitivity mouse model, mouse T cell</w:t>
            </w:r>
            <w:r w:rsidR="00AE1E9A">
              <w:rPr>
                <w:rFonts w:eastAsia="等线"/>
              </w:rPr>
              <w:t xml:space="preserve"> transfected with miRNA mimics and inhibitors</w:t>
            </w:r>
          </w:p>
        </w:tc>
        <w:tc>
          <w:tcPr>
            <w:tcW w:w="1134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61AF676" w14:textId="2BF3434B" w:rsidR="00DB0C51" w:rsidRPr="00EC09DC" w:rsidRDefault="00DB0C51" w:rsidP="00EC09DC">
            <w:pPr>
              <w:pStyle w:val="af9"/>
              <w:spacing w:after="240"/>
              <w:rPr>
                <w:rFonts w:eastAsia="等线"/>
              </w:rPr>
            </w:pPr>
            <w:r w:rsidRPr="00EC09DC">
              <w:rPr>
                <w:rFonts w:eastAsia="等线"/>
              </w:rPr>
              <w:fldChar w:fldCharType="begin">
                <w:fldData xml:space="preserve">PEVuZE5vdGU+PENpdGU+PEF1dGhvcj5TaW5naDwvQXV0aG9yPjxZZWFyPjIwMTY8L1llYXI+PFJl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</w:fldData>
              </w:fldChar>
            </w:r>
            <w:r w:rsidR="00D45EC3">
              <w:rPr>
                <w:rFonts w:eastAsia="等线"/>
              </w:rPr>
              <w:instrText xml:space="preserve"> ADDIN EN.CITE </w:instrText>
            </w:r>
            <w:r w:rsidR="00D45EC3">
              <w:rPr>
                <w:rFonts w:eastAsia="等线"/>
              </w:rPr>
              <w:fldChar w:fldCharType="begin">
                <w:fldData xml:space="preserve">PEVuZE5vdGU+PENpdGU+PEF1dGhvcj5TaW5naDwvQXV0aG9yPjxZZWFyPjIwMTY8L1llYXI+PFJl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</w:fldData>
              </w:fldChar>
            </w:r>
            <w:r w:rsidR="00D45EC3">
              <w:rPr>
                <w:rFonts w:eastAsia="等线"/>
              </w:rPr>
              <w:instrText xml:space="preserve"> ADDIN EN.CITE.DATA </w:instrText>
            </w:r>
            <w:r w:rsidR="00D45EC3">
              <w:rPr>
                <w:rFonts w:eastAsia="等线"/>
              </w:rPr>
            </w:r>
            <w:r w:rsidR="00D45EC3">
              <w:rPr>
                <w:rFonts w:eastAsia="等线"/>
              </w:rPr>
              <w:fldChar w:fldCharType="end"/>
            </w:r>
            <w:r w:rsidRPr="00EC09DC">
              <w:rPr>
                <w:rFonts w:eastAsia="等线"/>
              </w:rPr>
            </w:r>
            <w:r w:rsidRPr="00EC09DC">
              <w:rPr>
                <w:rFonts w:eastAsia="等线"/>
              </w:rPr>
              <w:fldChar w:fldCharType="separate"/>
            </w:r>
            <w:r w:rsidR="00D45EC3">
              <w:rPr>
                <w:rFonts w:eastAsia="等线"/>
                <w:noProof/>
              </w:rPr>
              <w:t>(38)</w:t>
            </w:r>
            <w:r w:rsidRPr="00EC09DC">
              <w:rPr>
                <w:rFonts w:eastAsia="等线"/>
              </w:rPr>
              <w:fldChar w:fldCharType="end"/>
            </w:r>
          </w:p>
        </w:tc>
      </w:tr>
    </w:tbl>
    <w:p w14:paraId="1B2EFCB7" w14:textId="0FDDBC8D" w:rsidR="00D2657D" w:rsidRDefault="008610DF">
      <w:pPr>
        <w:spacing w:after="312"/>
        <w:rPr>
          <w:lang w:eastAsia="zh-CN"/>
        </w:rPr>
      </w:pPr>
      <w:r>
        <w:rPr>
          <w:rFonts w:hint="eastAsia"/>
          <w:lang w:eastAsia="zh-CN"/>
        </w:rPr>
        <w:t>E</w:t>
      </w:r>
      <w:r>
        <w:rPr>
          <w:lang w:eastAsia="zh-CN"/>
        </w:rPr>
        <w:t>AE</w:t>
      </w:r>
      <w:r w:rsidR="00F5003D">
        <w:rPr>
          <w:lang w:eastAsia="zh-CN"/>
        </w:rPr>
        <w:t xml:space="preserve">: </w:t>
      </w:r>
      <w:r w:rsidR="00F5003D" w:rsidRPr="001D0EC5">
        <w:rPr>
          <w:szCs w:val="24"/>
          <w:shd w:val="clear" w:color="auto" w:fill="FFFFFF"/>
        </w:rPr>
        <w:t>experimental autoimmune encephalomyelitis</w:t>
      </w:r>
      <w:r w:rsidR="00C275FC">
        <w:rPr>
          <w:szCs w:val="24"/>
          <w:shd w:val="clear" w:color="auto" w:fill="FFFFFF"/>
        </w:rPr>
        <w:t>;</w:t>
      </w:r>
      <w:r w:rsidR="00F5003D">
        <w:rPr>
          <w:lang w:eastAsia="zh-CN"/>
        </w:rPr>
        <w:t xml:space="preserve"> SLE:</w:t>
      </w:r>
      <w:r w:rsidR="00F5003D" w:rsidRPr="00F5003D">
        <w:rPr>
          <w:szCs w:val="24"/>
        </w:rPr>
        <w:t xml:space="preserve"> </w:t>
      </w:r>
      <w:r w:rsidR="00F5003D" w:rsidRPr="001D0EC5">
        <w:rPr>
          <w:szCs w:val="24"/>
        </w:rPr>
        <w:t>Systemic lupus erythematosus</w:t>
      </w:r>
      <w:r w:rsidR="00C275FC">
        <w:rPr>
          <w:szCs w:val="24"/>
        </w:rPr>
        <w:t>;</w:t>
      </w:r>
      <w:r w:rsidR="00F5003D">
        <w:rPr>
          <w:lang w:eastAsia="zh-CN"/>
        </w:rPr>
        <w:t xml:space="preserve"> PBMC:</w:t>
      </w:r>
      <w:r w:rsidR="00F5003D" w:rsidRPr="00F5003D">
        <w:rPr>
          <w:szCs w:val="24"/>
        </w:rPr>
        <w:t xml:space="preserve"> </w:t>
      </w:r>
      <w:r w:rsidR="00F5003D" w:rsidRPr="001D0EC5">
        <w:rPr>
          <w:szCs w:val="24"/>
        </w:rPr>
        <w:t>peripheral blood mononuclear cell</w:t>
      </w:r>
      <w:r w:rsidR="00C275FC">
        <w:rPr>
          <w:szCs w:val="24"/>
        </w:rPr>
        <w:t>;</w:t>
      </w:r>
      <w:r w:rsidR="00F5003D">
        <w:rPr>
          <w:lang w:eastAsia="zh-CN"/>
        </w:rPr>
        <w:t xml:space="preserve"> EAU:</w:t>
      </w:r>
      <w:r w:rsidR="00F5003D" w:rsidRPr="00F5003D">
        <w:rPr>
          <w:lang w:eastAsia="zh-CN"/>
        </w:rPr>
        <w:t xml:space="preserve"> </w:t>
      </w:r>
      <w:r w:rsidR="00F5003D" w:rsidRPr="008610DF">
        <w:rPr>
          <w:lang w:eastAsia="zh-CN"/>
        </w:rPr>
        <w:t>Experimental Autoimmune Uveitis</w:t>
      </w:r>
      <w:r w:rsidR="00C275FC">
        <w:rPr>
          <w:lang w:eastAsia="zh-CN"/>
        </w:rPr>
        <w:t>;</w:t>
      </w:r>
      <w:r w:rsidR="00F5003D">
        <w:rPr>
          <w:lang w:eastAsia="zh-CN"/>
        </w:rPr>
        <w:t xml:space="preserve"> CIA: </w:t>
      </w:r>
      <w:r w:rsidR="00C275FC">
        <w:rPr>
          <w:lang w:eastAsia="zh-CN"/>
        </w:rPr>
        <w:t xml:space="preserve">collagen induced arthritis; </w:t>
      </w:r>
      <w:r w:rsidR="00F5003D">
        <w:rPr>
          <w:lang w:eastAsia="zh-CN"/>
        </w:rPr>
        <w:t xml:space="preserve">DC: </w:t>
      </w:r>
      <w:r w:rsidR="00C275FC">
        <w:rPr>
          <w:lang w:eastAsia="zh-CN"/>
        </w:rPr>
        <w:t>d</w:t>
      </w:r>
      <w:r w:rsidR="00C275FC" w:rsidRPr="00C275FC">
        <w:rPr>
          <w:lang w:eastAsia="zh-CN"/>
        </w:rPr>
        <w:t>endritic cell</w:t>
      </w:r>
      <w:r w:rsidR="00C275FC">
        <w:rPr>
          <w:lang w:eastAsia="zh-CN"/>
        </w:rPr>
        <w:t>;</w:t>
      </w:r>
      <w:r w:rsidR="00C275FC" w:rsidRPr="00C275FC">
        <w:rPr>
          <w:lang w:eastAsia="zh-CN"/>
        </w:rPr>
        <w:t xml:space="preserve"> </w:t>
      </w:r>
      <w:r w:rsidR="00F5003D">
        <w:rPr>
          <w:lang w:eastAsia="zh-CN"/>
        </w:rPr>
        <w:t>IBD:</w:t>
      </w:r>
      <w:r w:rsidR="00C275FC" w:rsidRPr="00C275FC">
        <w:t xml:space="preserve"> </w:t>
      </w:r>
      <w:r w:rsidR="00C275FC" w:rsidRPr="00C275FC">
        <w:rPr>
          <w:lang w:eastAsia="zh-CN"/>
        </w:rPr>
        <w:t>inflammatory bowel disease</w:t>
      </w:r>
      <w:r w:rsidR="00C275FC">
        <w:rPr>
          <w:lang w:eastAsia="zh-CN"/>
        </w:rPr>
        <w:t>;</w:t>
      </w:r>
      <w:r w:rsidR="00F5003D">
        <w:rPr>
          <w:lang w:eastAsia="zh-CN"/>
        </w:rPr>
        <w:t xml:space="preserve"> KO:</w:t>
      </w:r>
      <w:r w:rsidR="00D01F8F">
        <w:rPr>
          <w:lang w:eastAsia="zh-CN"/>
        </w:rPr>
        <w:t xml:space="preserve"> </w:t>
      </w:r>
      <w:r w:rsidR="00C275FC" w:rsidRPr="00C275FC">
        <w:rPr>
          <w:lang w:eastAsia="zh-CN"/>
        </w:rPr>
        <w:t>knockout</w:t>
      </w:r>
      <w:r w:rsidR="00C275FC">
        <w:rPr>
          <w:rFonts w:hint="eastAsia"/>
          <w:lang w:eastAsia="zh-CN"/>
        </w:rPr>
        <w:t>.</w:t>
      </w:r>
    </w:p>
    <w:p w14:paraId="4B48F463" w14:textId="77777777" w:rsidR="00D45EC3" w:rsidRPr="00D45EC3" w:rsidRDefault="00D2657D" w:rsidP="00D45EC3">
      <w:pPr>
        <w:pStyle w:val="EndNoteBibliography"/>
        <w:spacing w:after="24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45EC3" w:rsidRPr="00D45EC3">
        <w:t>1.</w:t>
      </w:r>
      <w:r w:rsidR="00D45EC3" w:rsidRPr="00D45EC3">
        <w:tab/>
        <w:t>Mycko MP, Cichalewska M, Cwiklinska H, Selmaj KW. miR-155-3p Drives the Development of Autoimmune Demyelination by Regulation of Heat Shock Protein 40. J Neurosci. 2015;35(50):16504-15.</w:t>
      </w:r>
    </w:p>
    <w:p w14:paraId="4AE44DD3" w14:textId="77777777" w:rsidR="00D45EC3" w:rsidRPr="00D45EC3" w:rsidRDefault="00D45EC3" w:rsidP="00D45EC3">
      <w:pPr>
        <w:pStyle w:val="EndNoteBibliography"/>
        <w:spacing w:after="240"/>
      </w:pPr>
      <w:r w:rsidRPr="00D45EC3">
        <w:t>2.</w:t>
      </w:r>
      <w:r w:rsidRPr="00D45EC3">
        <w:tab/>
        <w:t>Li J, Zhang J, Guo H, Yang S, Fan W, Ye N, et al. Critical Role of Alternative M2 Skewing in miR-155 Deletion-Mediated Protection of Colitis. Front Immunol. 2018;9:904.</w:t>
      </w:r>
    </w:p>
    <w:p w14:paraId="2BCA20C8" w14:textId="77777777" w:rsidR="00D45EC3" w:rsidRPr="00D45EC3" w:rsidRDefault="00D45EC3" w:rsidP="00D45EC3">
      <w:pPr>
        <w:pStyle w:val="EndNoteBibliography"/>
        <w:spacing w:after="240"/>
      </w:pPr>
      <w:r w:rsidRPr="00D45EC3">
        <w:t>3.</w:t>
      </w:r>
      <w:r w:rsidRPr="00D45EC3">
        <w:tab/>
        <w:t>Xin Q, Li J, Dang J, Bian X, Shan S, Yuan J, et al. miR-155 Deficiency Ameliorates Autoimmune Inflammation of Systemic Lupus Erythematosus by Targeting S1pr1 in Faslpr/lpr Mice. J Immunol. 2015;194(11):5437-45.</w:t>
      </w:r>
    </w:p>
    <w:p w14:paraId="3095C263" w14:textId="77777777" w:rsidR="00D45EC3" w:rsidRPr="00D45EC3" w:rsidRDefault="00D45EC3" w:rsidP="00D45EC3">
      <w:pPr>
        <w:pStyle w:val="EndNoteBibliography"/>
        <w:spacing w:after="240"/>
      </w:pPr>
      <w:r w:rsidRPr="00D45EC3">
        <w:t>4.</w:t>
      </w:r>
      <w:r w:rsidRPr="00D45EC3">
        <w:tab/>
        <w:t>Kurowska-Stolarska M, Alivernini S, Ballantine LE, Asquith DL, Millar NL, Gilchrist DS, et al. MicroRNA-155 as a proinflammatory regulator in clinical and experimental arthritis. Proc Natl Acad Sci U S A. 2011;108(27):11193-8.</w:t>
      </w:r>
    </w:p>
    <w:p w14:paraId="050A18B4" w14:textId="77777777" w:rsidR="00D45EC3" w:rsidRPr="00D45EC3" w:rsidRDefault="00D45EC3" w:rsidP="00D45EC3">
      <w:pPr>
        <w:pStyle w:val="EndNoteBibliography"/>
        <w:spacing w:after="240"/>
      </w:pPr>
      <w:r w:rsidRPr="00D45EC3">
        <w:t>5.</w:t>
      </w:r>
      <w:r w:rsidRPr="00D45EC3">
        <w:tab/>
        <w:t>Mycko MP, Cichalewska M, Machlanska A, Cwiklinska H, Mariasiewicz M, Selmaj KW. MicroRNA-301a regulation of a T-helper 17 immune response controls autoimmune demyelination. Proc Natl Acad Sci U S A. 2012;109(20):E1248-57.</w:t>
      </w:r>
    </w:p>
    <w:p w14:paraId="2D401BC1" w14:textId="77777777" w:rsidR="00D45EC3" w:rsidRPr="00D45EC3" w:rsidRDefault="00D45EC3" w:rsidP="00D45EC3">
      <w:pPr>
        <w:pStyle w:val="EndNoteBibliography"/>
        <w:spacing w:after="240"/>
      </w:pPr>
      <w:r w:rsidRPr="00D45EC3">
        <w:t>6.</w:t>
      </w:r>
      <w:r w:rsidRPr="00D45EC3">
        <w:tab/>
        <w:t>He C, Shi Y, Wu R, Sun M, Fang L, Wu W, et al. miR-301a promotes intestinal mucosal inflammation through induction of IL-17A and TNF-alpha in IBD. Gut. 2016;65(12):1938-50.</w:t>
      </w:r>
    </w:p>
    <w:p w14:paraId="754F371A" w14:textId="77777777" w:rsidR="00D45EC3" w:rsidRPr="00D45EC3" w:rsidRDefault="00D45EC3" w:rsidP="00D45EC3">
      <w:pPr>
        <w:pStyle w:val="EndNoteBibliography"/>
        <w:spacing w:after="240"/>
      </w:pPr>
      <w:r w:rsidRPr="00D45EC3">
        <w:t>7.</w:t>
      </w:r>
      <w:r w:rsidRPr="00D45EC3">
        <w:tab/>
        <w:t>Ichiyama K, Gonzalez-Martin A, Kim BS, Jin HY, Jin W, Xu W, et al. The MicroRNA-183-96-182 Cluster Promotes T Helper 17 Cell Pathogenicity by Negatively Regulating Transcription Factor Foxo1 Expression. Immunity. 2016;44(6):1284-98.</w:t>
      </w:r>
    </w:p>
    <w:p w14:paraId="52F0C53F" w14:textId="77777777" w:rsidR="00D45EC3" w:rsidRPr="00D45EC3" w:rsidRDefault="00D45EC3" w:rsidP="00D45EC3">
      <w:pPr>
        <w:pStyle w:val="EndNoteBibliography"/>
        <w:spacing w:after="240"/>
      </w:pPr>
      <w:r w:rsidRPr="00D45EC3">
        <w:t>8.</w:t>
      </w:r>
      <w:r w:rsidRPr="00D45EC3">
        <w:tab/>
        <w:t>Liu SQ, Jiang S, Li C, Zhang B, Li QJ. miR-17-92 cluster targets phosphatase and tensin homology and Ikaros Family Zinc Finger 4 to promote TH17-mediated inflammation. J Biol Chem. 2014;289(18):12446-56.</w:t>
      </w:r>
    </w:p>
    <w:p w14:paraId="016D07FD" w14:textId="77777777" w:rsidR="00D45EC3" w:rsidRPr="00D45EC3" w:rsidRDefault="00D45EC3" w:rsidP="00D45EC3">
      <w:pPr>
        <w:pStyle w:val="EndNoteBibliography"/>
        <w:spacing w:after="240"/>
      </w:pPr>
      <w:r w:rsidRPr="00D45EC3">
        <w:t>9.</w:t>
      </w:r>
      <w:r w:rsidRPr="00D45EC3">
        <w:tab/>
        <w:t>Essig K, Hu D, Guimaraes JC, Alterauge D, Edelmann S, Raj T, et al. Roquin Suppresses the PI3K-mTOR Signaling Pathway to Inhibit T Helper Cell Differentiation and Conversion of Treg to Tfr Cells. Immunity. 2017;47(6):1067-82.e12.</w:t>
      </w:r>
    </w:p>
    <w:p w14:paraId="5E669BC5" w14:textId="77777777" w:rsidR="00D45EC3" w:rsidRPr="00D45EC3" w:rsidRDefault="00D45EC3" w:rsidP="00D45EC3">
      <w:pPr>
        <w:pStyle w:val="EndNoteBibliography"/>
        <w:spacing w:after="240"/>
      </w:pPr>
      <w:r w:rsidRPr="00D45EC3">
        <w:t>10.</w:t>
      </w:r>
      <w:r w:rsidRPr="00D45EC3">
        <w:tab/>
        <w:t>Qu X, Han J, Zhang Y, Wang Y, Zhou J, Fan H, et al. MiR-384 Regulates the Th17/Treg Ratio during Experimental Autoimmune Encephalomyelitis Pathogenesis. Front Cell Neurosci. 2017;11:88.</w:t>
      </w:r>
    </w:p>
    <w:p w14:paraId="7EDABEB3" w14:textId="77777777" w:rsidR="00D45EC3" w:rsidRPr="00D45EC3" w:rsidRDefault="00D45EC3" w:rsidP="00D45EC3">
      <w:pPr>
        <w:pStyle w:val="EndNoteBibliography"/>
        <w:spacing w:after="240"/>
      </w:pPr>
      <w:r w:rsidRPr="00D45EC3">
        <w:lastRenderedPageBreak/>
        <w:t>11.</w:t>
      </w:r>
      <w:r w:rsidRPr="00D45EC3">
        <w:tab/>
        <w:t>Liu X, Zhou F, Yang Y, Wang W, Niu L, Zuo D, et al. MiR-409-3p and MiR-1896 co-operatively participate in IL-17-induced inflammatory cytokine production in astrocytes and pathogenesis of EAE mice via targeting SOCS3/STAT3 signaling. Glia. 2019;67(1):101-12.</w:t>
      </w:r>
    </w:p>
    <w:p w14:paraId="3C1DFB98" w14:textId="77777777" w:rsidR="00D45EC3" w:rsidRPr="00D45EC3" w:rsidRDefault="00D45EC3" w:rsidP="00D45EC3">
      <w:pPr>
        <w:pStyle w:val="EndNoteBibliography"/>
        <w:spacing w:after="240"/>
      </w:pPr>
      <w:r w:rsidRPr="00D45EC3">
        <w:t>12.</w:t>
      </w:r>
      <w:r w:rsidRPr="00D45EC3">
        <w:tab/>
        <w:t>Zhang Z, Xue Z, Liu Y, Liu H, Guo X, Li Y, et al. MicroRNA-181c promotes Th17 cell differentiation and mediates experimental autoimmune encephalomyelitis. Brain Behav Immun. 2018;70:305-14.</w:t>
      </w:r>
    </w:p>
    <w:p w14:paraId="1E9B8873" w14:textId="77777777" w:rsidR="00D45EC3" w:rsidRPr="00D45EC3" w:rsidRDefault="00D45EC3" w:rsidP="00D45EC3">
      <w:pPr>
        <w:pStyle w:val="EndNoteBibliography"/>
        <w:spacing w:after="240"/>
      </w:pPr>
      <w:r w:rsidRPr="00D45EC3">
        <w:t>13.</w:t>
      </w:r>
      <w:r w:rsidRPr="00D45EC3">
        <w:tab/>
        <w:t>Murugaiyan G, da Cunha AP, Ajay AK, Joller N, Garo LP, Kumaradevan S, et al. MicroRNA-21 promotes Th17 differentiation and mediates experimental autoimmune encephalomyelitis. J Clin Invest. 2015;125(3):1069-80.</w:t>
      </w:r>
    </w:p>
    <w:p w14:paraId="2D1376DD" w14:textId="77777777" w:rsidR="00D45EC3" w:rsidRPr="00D45EC3" w:rsidRDefault="00D45EC3" w:rsidP="00D45EC3">
      <w:pPr>
        <w:pStyle w:val="EndNoteBibliography"/>
        <w:spacing w:after="240"/>
      </w:pPr>
      <w:r w:rsidRPr="00D45EC3">
        <w:t>14.</w:t>
      </w:r>
      <w:r w:rsidRPr="00D45EC3">
        <w:tab/>
        <w:t>Shi L, Guo H, Li Z, Wang Y, Wang Y, Cui Y. Adenovirus-mediated down-regulation of miR-21-5p alleviates experimental autoimmune uveoretinitis in mice. Int Immunopharmacol. 2019;74:105698.</w:t>
      </w:r>
    </w:p>
    <w:p w14:paraId="1B3825A3" w14:textId="77777777" w:rsidR="00D45EC3" w:rsidRPr="00D45EC3" w:rsidRDefault="00D45EC3" w:rsidP="00D45EC3">
      <w:pPr>
        <w:pStyle w:val="EndNoteBibliography"/>
        <w:spacing w:after="240"/>
      </w:pPr>
      <w:r w:rsidRPr="00D45EC3">
        <w:t>15.</w:t>
      </w:r>
      <w:r w:rsidRPr="00D45EC3">
        <w:tab/>
        <w:t>Du C, Liu C, Kang J, Zhao G, Ye Z, Huang S, et al. MicroRNA miR-326 regulates TH-17 differentiation and is associated with the pathogenesis of multiple sclerosis. Nat Immunol. 2009;10(12):1252-9.</w:t>
      </w:r>
    </w:p>
    <w:p w14:paraId="6984B10E" w14:textId="77777777" w:rsidR="00D45EC3" w:rsidRPr="00D45EC3" w:rsidRDefault="00D45EC3" w:rsidP="00D45EC3">
      <w:pPr>
        <w:pStyle w:val="EndNoteBibliography"/>
        <w:spacing w:after="240"/>
      </w:pPr>
      <w:r w:rsidRPr="00D45EC3">
        <w:t>16.</w:t>
      </w:r>
      <w:r w:rsidRPr="00D45EC3">
        <w:tab/>
        <w:t>Xie M, Wang J, Gong W, Xu H, Pan X, Chen Y, et al. NF-kappaB-driven miR-34a impairs Treg/Th17 balance via targeting Foxp3. J Autoimmun. 2019;102:96-113.</w:t>
      </w:r>
    </w:p>
    <w:p w14:paraId="51530607" w14:textId="77777777" w:rsidR="00D45EC3" w:rsidRPr="00D45EC3" w:rsidRDefault="00D45EC3" w:rsidP="00D45EC3">
      <w:pPr>
        <w:pStyle w:val="EndNoteBibliography"/>
        <w:spacing w:after="240"/>
      </w:pPr>
      <w:r w:rsidRPr="00D45EC3">
        <w:t>17.</w:t>
      </w:r>
      <w:r w:rsidRPr="00D45EC3">
        <w:tab/>
        <w:t>Kurowska-Stolarska M, Alivernini S, Melchor EG, Elmesmari A, Tolusso B, Tange C, et al. MicroRNA-34a dependent regulation of AXL controls the activation of dendritic cells in inflammatory arthritis. Nat Commun. 2017;8:15877.</w:t>
      </w:r>
    </w:p>
    <w:p w14:paraId="3C87C629" w14:textId="77777777" w:rsidR="00D45EC3" w:rsidRPr="00D45EC3" w:rsidRDefault="00D45EC3" w:rsidP="00D45EC3">
      <w:pPr>
        <w:pStyle w:val="EndNoteBibliography"/>
        <w:spacing w:after="240"/>
      </w:pPr>
      <w:r w:rsidRPr="00D45EC3">
        <w:t>18.</w:t>
      </w:r>
      <w:r w:rsidRPr="00D45EC3">
        <w:tab/>
        <w:t>Yang X, He Q, Guo Z, Xiong F, Li Y, Pan Y, et al. MicroRNA-425 facilitates pathogenic Th17 cell differentiation by targeting forkhead box O1 (Foxo1) and is associated with inflammatory bowel disease. Biochem Biophys Res Commun. 2018;496(2):352-8.</w:t>
      </w:r>
    </w:p>
    <w:p w14:paraId="16B9EA96" w14:textId="77777777" w:rsidR="00D45EC3" w:rsidRPr="00D45EC3" w:rsidRDefault="00D45EC3" w:rsidP="00D45EC3">
      <w:pPr>
        <w:pStyle w:val="EndNoteBibliography"/>
        <w:spacing w:after="240"/>
      </w:pPr>
      <w:r w:rsidRPr="00D45EC3">
        <w:t>19.</w:t>
      </w:r>
      <w:r w:rsidRPr="00D45EC3">
        <w:tab/>
        <w:t>Wei Y, Chen S, Sun D, Li X, Wei R, Li X, et al. miR-223-3p promotes autoreactive Th17 cell responses in experimental autoimmune uveitis (EAU) by inhibiting transcription factor FOXO3 expression. Faseb j. 2019;33(12):13951-65.</w:t>
      </w:r>
    </w:p>
    <w:p w14:paraId="2A45043F" w14:textId="77777777" w:rsidR="00D45EC3" w:rsidRPr="00D45EC3" w:rsidRDefault="00D45EC3" w:rsidP="00D45EC3">
      <w:pPr>
        <w:pStyle w:val="EndNoteBibliography"/>
        <w:spacing w:after="240"/>
      </w:pPr>
      <w:r w:rsidRPr="00D45EC3">
        <w:t>20.</w:t>
      </w:r>
      <w:r w:rsidRPr="00D45EC3">
        <w:tab/>
        <w:t>Liu L, Liu Y, Yuan M, Xu L, Sun H. Elevated expression of microRNA-873 facilitates Th17 differentiation by targeting forkhead box O1 (Foxo1) in the pathogenesis of systemic lupus erythematosus. Biochem Biophys Res Commun. 2017;492(3):453-60.</w:t>
      </w:r>
    </w:p>
    <w:p w14:paraId="0E793507" w14:textId="77777777" w:rsidR="00D45EC3" w:rsidRPr="00D45EC3" w:rsidRDefault="00D45EC3" w:rsidP="00D45EC3">
      <w:pPr>
        <w:pStyle w:val="EndNoteBibliography"/>
        <w:spacing w:after="240"/>
      </w:pPr>
      <w:r w:rsidRPr="00D45EC3">
        <w:t>21.</w:t>
      </w:r>
      <w:r w:rsidRPr="00D45EC3">
        <w:tab/>
        <w:t>Liu X, He F, Pang R, Zhao D, Qiu W, Shan K, et al. Interleukin-17 (IL-17)-induced microRNA 873 (miR-873) contributes to the pathogenesis of experimental autoimmune encephalomyelitis by targeting A20 ubiquitin-editing enzyme. J Biol Chem. 2014;289(42):28971-86.</w:t>
      </w:r>
    </w:p>
    <w:p w14:paraId="53E2DC4B" w14:textId="77777777" w:rsidR="00D45EC3" w:rsidRPr="00D45EC3" w:rsidRDefault="00D45EC3" w:rsidP="00D45EC3">
      <w:pPr>
        <w:pStyle w:val="EndNoteBibliography"/>
        <w:spacing w:after="240"/>
      </w:pPr>
      <w:r w:rsidRPr="00D45EC3">
        <w:t>22.</w:t>
      </w:r>
      <w:r w:rsidRPr="00D45EC3">
        <w:tab/>
        <w:t>Wu R, Zeng J, Yuan J, Deng X, Huang Y, Chen L, et al. MicroRNA-210 overexpression promotes psoriasis-like inflammation by inducing Th1 and Th17 cell differentiation. J Clin Invest. 2018;128(6):2551-68.</w:t>
      </w:r>
    </w:p>
    <w:p w14:paraId="787CC19A" w14:textId="77777777" w:rsidR="00D45EC3" w:rsidRPr="00D45EC3" w:rsidRDefault="00D45EC3" w:rsidP="00D45EC3">
      <w:pPr>
        <w:pStyle w:val="EndNoteBibliography"/>
        <w:spacing w:after="240"/>
      </w:pPr>
      <w:r w:rsidRPr="00D45EC3">
        <w:t>23.</w:t>
      </w:r>
      <w:r w:rsidRPr="00D45EC3">
        <w:tab/>
        <w:t>Wang H, Flach H, Onizawa M, Wei L, McManus MT, Weiss A. Negative regulation of Hif1a expression and TH17 differentiation by the hypoxia-regulated microRNA miR-210. Nat Immunol. 2014;15(4):393-401.</w:t>
      </w:r>
    </w:p>
    <w:p w14:paraId="3E0BE0CA" w14:textId="77777777" w:rsidR="00D45EC3" w:rsidRPr="00D45EC3" w:rsidRDefault="00D45EC3" w:rsidP="00D45EC3">
      <w:pPr>
        <w:pStyle w:val="EndNoteBibliography"/>
        <w:spacing w:after="240"/>
      </w:pPr>
      <w:r w:rsidRPr="00D45EC3">
        <w:t>24.</w:t>
      </w:r>
      <w:r w:rsidRPr="00D45EC3">
        <w:tab/>
        <w:t>Liu R, Ma X, Chen L, Yang Y, Zeng Y, Gao J, et al. MicroRNA-15b Suppresses Th17 Differentiation and Is Associated with Pathogenesis of Multiple Sclerosis by Targeting O-GlcNAc Transferase. J Immunol. 2017;198(7):2626-39.</w:t>
      </w:r>
    </w:p>
    <w:p w14:paraId="33D484FA" w14:textId="77777777" w:rsidR="00D45EC3" w:rsidRPr="00D45EC3" w:rsidRDefault="00D45EC3" w:rsidP="00D45EC3">
      <w:pPr>
        <w:pStyle w:val="EndNoteBibliography"/>
        <w:spacing w:after="240"/>
      </w:pPr>
      <w:r w:rsidRPr="00D45EC3">
        <w:lastRenderedPageBreak/>
        <w:t>25.</w:t>
      </w:r>
      <w:r w:rsidRPr="00D45EC3">
        <w:tab/>
        <w:t>Zhu E, Wang X, Zheng B, Wang Q, Hao J, Chen S, et al. miR-20b suppresses Th17 differentiation and the pathogenesis of experimental autoimmune encephalomyelitis by targeting RORgammat and STAT3. J Immunol. 2014;192(12):5599-609.</w:t>
      </w:r>
    </w:p>
    <w:p w14:paraId="074C5CB1" w14:textId="77777777" w:rsidR="00D45EC3" w:rsidRPr="00D45EC3" w:rsidRDefault="00D45EC3" w:rsidP="00D45EC3">
      <w:pPr>
        <w:pStyle w:val="EndNoteBibliography"/>
        <w:spacing w:after="240"/>
      </w:pPr>
      <w:r w:rsidRPr="00D45EC3">
        <w:t>26.</w:t>
      </w:r>
      <w:r w:rsidRPr="00D45EC3">
        <w:tab/>
        <w:t>Zhao M, Sun D, Guan Y, Wang Z, Sang D, Liu M, et al. Disulfiram and Diphenhydramine Hydrochloride Upregulate miR-30a to Suppress IL-17-Associated Autoimmune Inflammation. J Neurosci. 2016;36(35):9253-66.</w:t>
      </w:r>
    </w:p>
    <w:p w14:paraId="3C1FA11F" w14:textId="77777777" w:rsidR="00D45EC3" w:rsidRPr="00D45EC3" w:rsidRDefault="00D45EC3" w:rsidP="00D45EC3">
      <w:pPr>
        <w:pStyle w:val="EndNoteBibliography"/>
        <w:spacing w:after="240"/>
      </w:pPr>
      <w:r w:rsidRPr="00D45EC3">
        <w:t>27.</w:t>
      </w:r>
      <w:r w:rsidRPr="00D45EC3">
        <w:tab/>
        <w:t>Qu X, Zhou J, Wang T, Han J, Ma L, Yu H, et al. MiR-30a inhibits Th17 differentiation and demyelination of EAE mice by targeting the IL-21R. Brain Behav Immun. 2016;57:193-9.</w:t>
      </w:r>
    </w:p>
    <w:p w14:paraId="2891923D" w14:textId="77777777" w:rsidR="00D45EC3" w:rsidRPr="00D45EC3" w:rsidRDefault="00D45EC3" w:rsidP="00D45EC3">
      <w:pPr>
        <w:pStyle w:val="EndNoteBibliography"/>
        <w:spacing w:after="240"/>
      </w:pPr>
      <w:r w:rsidRPr="00D45EC3">
        <w:t>28.</w:t>
      </w:r>
      <w:r w:rsidRPr="00D45EC3">
        <w:tab/>
        <w:t>Schiavinato J, Haddad R, Saldanha-Araujo F, Baiochi J, Araujo AG, Santos Scheucher P, et al. TGF-beta/atRA-induced Tregs express a selected set of microRNAs involved in the repression of transcripts related to Th17 differentiation. Sci Rep. 2017;7(1):3627.</w:t>
      </w:r>
    </w:p>
    <w:p w14:paraId="248DEE94" w14:textId="77777777" w:rsidR="00D45EC3" w:rsidRPr="00D45EC3" w:rsidRDefault="00D45EC3" w:rsidP="00D45EC3">
      <w:pPr>
        <w:pStyle w:val="EndNoteBibliography"/>
        <w:spacing w:after="240"/>
      </w:pPr>
      <w:r w:rsidRPr="00D45EC3">
        <w:t>29.</w:t>
      </w:r>
      <w:r w:rsidRPr="00D45EC3">
        <w:tab/>
        <w:t>Li B, Wang X, Choi IY, Wang YC, Liu S, Pham AT, et al. miR-146a modulates autoreactive Th17 cell differentiation and regulates organ-specific autoimmunity. J Clin Invest. 2017;127(10):3702-16.</w:t>
      </w:r>
    </w:p>
    <w:p w14:paraId="09648828" w14:textId="77777777" w:rsidR="00D45EC3" w:rsidRPr="00D45EC3" w:rsidRDefault="00D45EC3" w:rsidP="00D45EC3">
      <w:pPr>
        <w:pStyle w:val="EndNoteBibliography"/>
        <w:spacing w:after="240"/>
      </w:pPr>
      <w:r w:rsidRPr="00D45EC3">
        <w:t>30.</w:t>
      </w:r>
      <w:r w:rsidRPr="00D45EC3">
        <w:tab/>
        <w:t>Shi Y, Dai S, Qiu C, Wang T, Zhou Y, Xue C, et al. MicroRNA-219a-5p suppresses intestinal inflammation through inhibiting Th1/Th17-mediated immune responses in inflammatory bowel disease. Mucosal Immunol. 2020;13(2):303-12.</w:t>
      </w:r>
    </w:p>
    <w:p w14:paraId="5E437851" w14:textId="77777777" w:rsidR="00D45EC3" w:rsidRPr="00D45EC3" w:rsidRDefault="00D45EC3" w:rsidP="00D45EC3">
      <w:pPr>
        <w:pStyle w:val="EndNoteBibliography"/>
        <w:spacing w:after="240"/>
      </w:pPr>
      <w:r w:rsidRPr="00D45EC3">
        <w:t>31.</w:t>
      </w:r>
      <w:r w:rsidRPr="00D45EC3">
        <w:tab/>
        <w:t>Zhu D, Tian J, Wu X, Li M, Tang X, Rui K, et al. G-MDSC-derived exosomes attenuate collagen-induced arthritis by impairing Th1 and Th17 cell responses. Biochim Biophys Acta Mol Basis Dis. 2019;1865(12):165540.</w:t>
      </w:r>
    </w:p>
    <w:p w14:paraId="06CDDAE6" w14:textId="77777777" w:rsidR="00D45EC3" w:rsidRPr="00D45EC3" w:rsidRDefault="00D45EC3" w:rsidP="00D45EC3">
      <w:pPr>
        <w:pStyle w:val="EndNoteBibliography"/>
        <w:spacing w:after="240"/>
      </w:pPr>
      <w:r w:rsidRPr="00D45EC3">
        <w:t>32.</w:t>
      </w:r>
      <w:r w:rsidRPr="00D45EC3">
        <w:tab/>
        <w:t>Brain O, Owens BM, Pichulik T, Allan P, Khatamzas E, Leslie A, et al. The intracellular sensor NOD2 induces microRNA-29 expression in human dendritic cells to limit IL-23 release. Immunity. 2013;39(3):521-36.</w:t>
      </w:r>
    </w:p>
    <w:p w14:paraId="735ED9B5" w14:textId="77777777" w:rsidR="00D45EC3" w:rsidRPr="00D45EC3" w:rsidRDefault="00D45EC3" w:rsidP="00D45EC3">
      <w:pPr>
        <w:pStyle w:val="EndNoteBibliography"/>
        <w:spacing w:after="240"/>
      </w:pPr>
      <w:r w:rsidRPr="00D45EC3">
        <w:t>33.</w:t>
      </w:r>
      <w:r w:rsidRPr="00D45EC3">
        <w:tab/>
        <w:t>Ge Y, Sun M, Wu W, Ma C, Zhang C, He C, et al. MicroRNA-125a suppresses intestinal mucosal inflammation through targeting ETS-1 in patients with inflammatory bowel diseases. J Autoimmun. 2019;101:109-20.</w:t>
      </w:r>
    </w:p>
    <w:p w14:paraId="0300B4CA" w14:textId="77777777" w:rsidR="00D45EC3" w:rsidRPr="00D45EC3" w:rsidRDefault="00D45EC3" w:rsidP="00D45EC3">
      <w:pPr>
        <w:pStyle w:val="EndNoteBibliography"/>
        <w:spacing w:after="240"/>
      </w:pPr>
      <w:r w:rsidRPr="00D45EC3">
        <w:t>34.</w:t>
      </w:r>
      <w:r w:rsidRPr="00D45EC3">
        <w:tab/>
        <w:t>Li X, Luo F, Li J, Luo C. MiR-183 delivery attenuates murine lupus nephritis-related injuries via targeting mTOR. Scand J Immunol. 2019;90(5):e12810.</w:t>
      </w:r>
    </w:p>
    <w:p w14:paraId="59C8A4CD" w14:textId="77777777" w:rsidR="00D45EC3" w:rsidRPr="00D45EC3" w:rsidRDefault="00D45EC3" w:rsidP="00D45EC3">
      <w:pPr>
        <w:pStyle w:val="EndNoteBibliography"/>
        <w:spacing w:after="240"/>
      </w:pPr>
      <w:r w:rsidRPr="00D45EC3">
        <w:t>35.</w:t>
      </w:r>
      <w:r w:rsidRPr="00D45EC3">
        <w:tab/>
        <w:t>Sun H, Guo F, Xu L. Downregulation of microRNA-101-3p participates in systemic lupus erythematosus progression via negatively regulating HDAC9. J Cell Biochem. 2020.</w:t>
      </w:r>
    </w:p>
    <w:p w14:paraId="702C7A97" w14:textId="77777777" w:rsidR="00D45EC3" w:rsidRPr="00D45EC3" w:rsidRDefault="00D45EC3" w:rsidP="00D45EC3">
      <w:pPr>
        <w:pStyle w:val="EndNoteBibliography"/>
        <w:spacing w:after="240"/>
      </w:pPr>
      <w:r w:rsidRPr="00D45EC3">
        <w:t>36.</w:t>
      </w:r>
      <w:r w:rsidRPr="00D45EC3">
        <w:tab/>
        <w:t>Bian J, Liu R, Fan T, Liao L, Wang S, Geng W, et al. miR-340 Alleviates Psoriasis in Mice through Direct Targeting of IL-17A. J Immunol. 2018;201(5):1412-20.</w:t>
      </w:r>
    </w:p>
    <w:p w14:paraId="0F906B75" w14:textId="77777777" w:rsidR="00D45EC3" w:rsidRPr="00D45EC3" w:rsidRDefault="00D45EC3" w:rsidP="00D45EC3">
      <w:pPr>
        <w:pStyle w:val="EndNoteBibliography"/>
        <w:spacing w:after="240"/>
      </w:pPr>
      <w:r w:rsidRPr="00D45EC3">
        <w:t>37.</w:t>
      </w:r>
      <w:r w:rsidRPr="00D45EC3">
        <w:tab/>
        <w:t>Montoya MM, Maul J, Singh PB, Pua HH, Dahlstrom F, Wu N, et al. A Distinct Inhibitory Function for miR-18a in Th17 Cell Differentiation. J Immunol. 2017;199(2):559-69.</w:t>
      </w:r>
    </w:p>
    <w:p w14:paraId="33120C11" w14:textId="77777777" w:rsidR="00D45EC3" w:rsidRPr="00D45EC3" w:rsidRDefault="00D45EC3" w:rsidP="00D45EC3">
      <w:pPr>
        <w:pStyle w:val="EndNoteBibliography"/>
        <w:spacing w:after="240"/>
      </w:pPr>
      <w:r w:rsidRPr="00D45EC3">
        <w:t>38.</w:t>
      </w:r>
      <w:r w:rsidRPr="00D45EC3">
        <w:tab/>
        <w:t>Singh NP, Singh UP, Rouse M, Zhang J, Chatterjee S, Nagarkatti PS, et al. Dietary Indoles Suppress Delayed-Type Hypersensitivity by Inducing a Switch from Proinflammatory Th17 Cells to Anti-Inflammatory Regulatory T Cells through Regulation of MicroRNA. J Immunol. 2016;196(3):1108-22.</w:t>
      </w:r>
    </w:p>
    <w:p w14:paraId="1F927A7D" w14:textId="7F21B5EC" w:rsidR="006A194E" w:rsidRDefault="00D2657D">
      <w:pPr>
        <w:spacing w:after="312"/>
      </w:pPr>
      <w:r>
        <w:fldChar w:fldCharType="end"/>
      </w:r>
    </w:p>
    <w:sectPr w:rsidR="006A194E" w:rsidSect="006840CD">
      <w:headerReference w:type="default" r:id="rId8"/>
      <w:pgSz w:w="12242" w:h="15842" w:code="119"/>
      <w:pgMar w:top="1140" w:right="1179" w:bottom="1140" w:left="1281" w:header="720" w:footer="720" w:gutter="0"/>
      <w:cols w:space="425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48A3A6" w14:textId="77777777" w:rsidR="00107C25" w:rsidRDefault="00107C25" w:rsidP="006A194E">
      <w:r>
        <w:separator/>
      </w:r>
    </w:p>
  </w:endnote>
  <w:endnote w:type="continuationSeparator" w:id="0">
    <w:p w14:paraId="7D79E1D5" w14:textId="77777777" w:rsidR="00107C25" w:rsidRDefault="00107C25" w:rsidP="006A19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7C427F" w14:textId="77777777" w:rsidR="00107C25" w:rsidRDefault="00107C25" w:rsidP="006A194E">
      <w:r>
        <w:separator/>
      </w:r>
    </w:p>
  </w:footnote>
  <w:footnote w:type="continuationSeparator" w:id="0">
    <w:p w14:paraId="12234FBC" w14:textId="77777777" w:rsidR="00107C25" w:rsidRDefault="00107C25" w:rsidP="006A19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12C234" w14:textId="77777777" w:rsidR="00D01F8F" w:rsidRDefault="00D01F8F" w:rsidP="006840CD">
    <w:pPr>
      <w:pStyle w:val="a4"/>
      <w:ind w:leftChars="-236" w:left="-566" w:rightChars="-201" w:right="-482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F2DA56C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2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43EF7216"/>
    <w:multiLevelType w:val="hybridMultilevel"/>
    <w:tmpl w:val="13724078"/>
    <w:lvl w:ilvl="0" w:tplc="C54EC29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596253D4"/>
    <w:multiLevelType w:val="hybridMultilevel"/>
    <w:tmpl w:val="57DE3A20"/>
    <w:lvl w:ilvl="0" w:tplc="F8D4676E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1"/>
  </w:num>
  <w:num w:numId="5">
    <w:abstractNumId w:val="2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720"/>
  <w:evenAndOddHeaders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p902rtj5dzzqefs26vdvwj599wdsvxf9v2&quot;&gt;My EndNote Library&lt;record-ids&gt;&lt;item&gt;3&lt;/item&gt;&lt;item&gt;6&lt;/item&gt;&lt;item&gt;8&lt;/item&gt;&lt;item&gt;10&lt;/item&gt;&lt;item&gt;17&lt;/item&gt;&lt;item&gt;18&lt;/item&gt;&lt;item&gt;26&lt;/item&gt;&lt;item&gt;43&lt;/item&gt;&lt;item&gt;48&lt;/item&gt;&lt;item&gt;50&lt;/item&gt;&lt;item&gt;53&lt;/item&gt;&lt;item&gt;54&lt;/item&gt;&lt;item&gt;70&lt;/item&gt;&lt;item&gt;71&lt;/item&gt;&lt;item&gt;73&lt;/item&gt;&lt;item&gt;178&lt;/item&gt;&lt;item&gt;182&lt;/item&gt;&lt;item&gt;189&lt;/item&gt;&lt;item&gt;193&lt;/item&gt;&lt;item&gt;196&lt;/item&gt;&lt;item&gt;205&lt;/item&gt;&lt;item&gt;247&lt;/item&gt;&lt;item&gt;250&lt;/item&gt;&lt;item&gt;252&lt;/item&gt;&lt;item&gt;373&lt;/item&gt;&lt;item&gt;378&lt;/item&gt;&lt;item&gt;379&lt;/item&gt;&lt;item&gt;388&lt;/item&gt;&lt;item&gt;393&lt;/item&gt;&lt;item&gt;396&lt;/item&gt;&lt;item&gt;397&lt;/item&gt;&lt;item&gt;399&lt;/item&gt;&lt;item&gt;402&lt;/item&gt;&lt;item&gt;404&lt;/item&gt;&lt;item&gt;405&lt;/item&gt;&lt;item&gt;413&lt;/item&gt;&lt;item&gt;416&lt;/item&gt;&lt;item&gt;419&lt;/item&gt;&lt;/record-ids&gt;&lt;/item&gt;&lt;/Libraries&gt;"/>
  </w:docVars>
  <w:rsids>
    <w:rsidRoot w:val="00F95B97"/>
    <w:rsid w:val="000561AD"/>
    <w:rsid w:val="00107C25"/>
    <w:rsid w:val="00132045"/>
    <w:rsid w:val="00166BC9"/>
    <w:rsid w:val="00194107"/>
    <w:rsid w:val="001F74E9"/>
    <w:rsid w:val="00214EB8"/>
    <w:rsid w:val="00284B04"/>
    <w:rsid w:val="00297ABF"/>
    <w:rsid w:val="002E2931"/>
    <w:rsid w:val="003624E7"/>
    <w:rsid w:val="00462FE8"/>
    <w:rsid w:val="004931C5"/>
    <w:rsid w:val="00507856"/>
    <w:rsid w:val="006239D6"/>
    <w:rsid w:val="0063369C"/>
    <w:rsid w:val="00637FE9"/>
    <w:rsid w:val="0065646B"/>
    <w:rsid w:val="006840CD"/>
    <w:rsid w:val="006A194E"/>
    <w:rsid w:val="006B59EA"/>
    <w:rsid w:val="00717C0A"/>
    <w:rsid w:val="007C5A85"/>
    <w:rsid w:val="007E605D"/>
    <w:rsid w:val="008047AE"/>
    <w:rsid w:val="008252CF"/>
    <w:rsid w:val="00840CC1"/>
    <w:rsid w:val="00856EBA"/>
    <w:rsid w:val="008610DF"/>
    <w:rsid w:val="008678A5"/>
    <w:rsid w:val="009770C8"/>
    <w:rsid w:val="00987A5F"/>
    <w:rsid w:val="009F7A27"/>
    <w:rsid w:val="00A20D60"/>
    <w:rsid w:val="00A31CF2"/>
    <w:rsid w:val="00AA570D"/>
    <w:rsid w:val="00AB0E2F"/>
    <w:rsid w:val="00AC0848"/>
    <w:rsid w:val="00AE1E9A"/>
    <w:rsid w:val="00B47B0B"/>
    <w:rsid w:val="00B63797"/>
    <w:rsid w:val="00B657EF"/>
    <w:rsid w:val="00B72C96"/>
    <w:rsid w:val="00C275FC"/>
    <w:rsid w:val="00C27662"/>
    <w:rsid w:val="00C42B10"/>
    <w:rsid w:val="00C517EE"/>
    <w:rsid w:val="00CB4A59"/>
    <w:rsid w:val="00D01F8F"/>
    <w:rsid w:val="00D2657D"/>
    <w:rsid w:val="00D337AE"/>
    <w:rsid w:val="00D45EC3"/>
    <w:rsid w:val="00DB0C51"/>
    <w:rsid w:val="00DB0FF1"/>
    <w:rsid w:val="00DB2D79"/>
    <w:rsid w:val="00E16A0C"/>
    <w:rsid w:val="00E60000"/>
    <w:rsid w:val="00EA6F75"/>
    <w:rsid w:val="00EC09DC"/>
    <w:rsid w:val="00F35307"/>
    <w:rsid w:val="00F5003D"/>
    <w:rsid w:val="00F932FE"/>
    <w:rsid w:val="00F95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77835C"/>
  <w15:chartTrackingRefBased/>
  <w15:docId w15:val="{CE4F46AF-18CD-4461-BA88-121B9982A9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6840CD"/>
    <w:pPr>
      <w:spacing w:before="120" w:after="240"/>
    </w:pPr>
    <w:rPr>
      <w:rFonts w:ascii="Times New Roman" w:hAnsi="Times New Roman"/>
      <w:kern w:val="0"/>
      <w:sz w:val="24"/>
      <w:lang w:eastAsia="en-US"/>
    </w:rPr>
  </w:style>
  <w:style w:type="paragraph" w:styleId="1">
    <w:name w:val="heading 1"/>
    <w:basedOn w:val="a"/>
    <w:next w:val="a0"/>
    <w:link w:val="10"/>
    <w:uiPriority w:val="2"/>
    <w:qFormat/>
    <w:rsid w:val="006840CD"/>
    <w:pPr>
      <w:numPr>
        <w:numId w:val="10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6840CD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6840CD"/>
    <w:pPr>
      <w:keepNext/>
      <w:keepLines/>
      <w:numPr>
        <w:ilvl w:val="2"/>
        <w:numId w:val="10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6840CD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6840CD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6840CD"/>
    <w:pPr>
      <w:tabs>
        <w:tab w:val="center" w:pos="4844"/>
        <w:tab w:val="right" w:pos="9689"/>
      </w:tabs>
    </w:pPr>
    <w:rPr>
      <w:b/>
    </w:rPr>
  </w:style>
  <w:style w:type="character" w:customStyle="1" w:styleId="a5">
    <w:name w:val="页眉 字符"/>
    <w:basedOn w:val="a1"/>
    <w:link w:val="a4"/>
    <w:uiPriority w:val="99"/>
    <w:rsid w:val="006840CD"/>
    <w:rPr>
      <w:rFonts w:ascii="Times New Roman" w:hAnsi="Times New Roman"/>
      <w:b/>
      <w:kern w:val="0"/>
      <w:sz w:val="24"/>
      <w:lang w:eastAsia="en-US"/>
    </w:rPr>
  </w:style>
  <w:style w:type="paragraph" w:styleId="a6">
    <w:name w:val="footer"/>
    <w:basedOn w:val="a0"/>
    <w:link w:val="a7"/>
    <w:uiPriority w:val="99"/>
    <w:unhideWhenUsed/>
    <w:rsid w:val="006840CD"/>
    <w:pPr>
      <w:tabs>
        <w:tab w:val="center" w:pos="4844"/>
        <w:tab w:val="right" w:pos="9689"/>
      </w:tabs>
      <w:spacing w:after="0"/>
    </w:pPr>
  </w:style>
  <w:style w:type="character" w:customStyle="1" w:styleId="a7">
    <w:name w:val="页脚 字符"/>
    <w:basedOn w:val="a1"/>
    <w:link w:val="a6"/>
    <w:uiPriority w:val="99"/>
    <w:rsid w:val="006840CD"/>
    <w:rPr>
      <w:rFonts w:ascii="Times New Roman" w:hAnsi="Times New Roman"/>
      <w:kern w:val="0"/>
      <w:sz w:val="24"/>
      <w:lang w:eastAsia="en-US"/>
    </w:rPr>
  </w:style>
  <w:style w:type="character" w:customStyle="1" w:styleId="10">
    <w:name w:val="标题 1 字符"/>
    <w:basedOn w:val="a1"/>
    <w:link w:val="1"/>
    <w:uiPriority w:val="2"/>
    <w:rsid w:val="006840CD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20">
    <w:name w:val="标题 2 字符"/>
    <w:basedOn w:val="a1"/>
    <w:link w:val="2"/>
    <w:uiPriority w:val="2"/>
    <w:rsid w:val="006840CD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rsid w:val="006840CD"/>
    <w:rPr>
      <w:rFonts w:ascii="Times New Roman" w:eastAsiaTheme="majorEastAsia" w:hAnsi="Times New Roman" w:cstheme="majorBidi"/>
      <w:b/>
      <w:kern w:val="0"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rsid w:val="006840CD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rsid w:val="006840CD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paragraph" w:styleId="a8">
    <w:name w:val="endnote text"/>
    <w:basedOn w:val="a0"/>
    <w:link w:val="a9"/>
    <w:uiPriority w:val="99"/>
    <w:semiHidden/>
    <w:unhideWhenUsed/>
    <w:rsid w:val="006840CD"/>
    <w:pPr>
      <w:spacing w:after="0"/>
    </w:pPr>
    <w:rPr>
      <w:sz w:val="20"/>
      <w:szCs w:val="20"/>
    </w:rPr>
  </w:style>
  <w:style w:type="character" w:customStyle="1" w:styleId="a9">
    <w:name w:val="尾注文本 字符"/>
    <w:basedOn w:val="a1"/>
    <w:link w:val="a8"/>
    <w:uiPriority w:val="99"/>
    <w:semiHidden/>
    <w:rsid w:val="006840CD"/>
    <w:rPr>
      <w:rFonts w:ascii="Times New Roman" w:hAnsi="Times New Roman"/>
      <w:kern w:val="0"/>
      <w:sz w:val="20"/>
      <w:szCs w:val="20"/>
      <w:lang w:eastAsia="en-US"/>
    </w:rPr>
  </w:style>
  <w:style w:type="character" w:styleId="aa">
    <w:name w:val="endnote reference"/>
    <w:basedOn w:val="a1"/>
    <w:uiPriority w:val="99"/>
    <w:unhideWhenUsed/>
    <w:rsid w:val="006840CD"/>
    <w:rPr>
      <w:vertAlign w:val="superscript"/>
    </w:rPr>
  </w:style>
  <w:style w:type="character" w:customStyle="1" w:styleId="element-citation">
    <w:name w:val="element-citation"/>
    <w:basedOn w:val="a1"/>
    <w:rsid w:val="006A194E"/>
  </w:style>
  <w:style w:type="character" w:customStyle="1" w:styleId="ref-journal">
    <w:name w:val="ref-journal"/>
    <w:basedOn w:val="a1"/>
    <w:rsid w:val="006A194E"/>
  </w:style>
  <w:style w:type="character" w:customStyle="1" w:styleId="ref-vol">
    <w:name w:val="ref-vol"/>
    <w:basedOn w:val="a1"/>
    <w:rsid w:val="006A194E"/>
  </w:style>
  <w:style w:type="character" w:customStyle="1" w:styleId="mixed-citation">
    <w:name w:val="mixed-citation"/>
    <w:basedOn w:val="a1"/>
    <w:rsid w:val="006A194E"/>
  </w:style>
  <w:style w:type="character" w:customStyle="1" w:styleId="ref-title">
    <w:name w:val="ref-title"/>
    <w:basedOn w:val="a1"/>
    <w:rsid w:val="006A194E"/>
  </w:style>
  <w:style w:type="character" w:styleId="ab">
    <w:name w:val="Strong"/>
    <w:basedOn w:val="a1"/>
    <w:uiPriority w:val="22"/>
    <w:qFormat/>
    <w:rsid w:val="006840CD"/>
    <w:rPr>
      <w:rFonts w:ascii="Times New Roman" w:hAnsi="Times New Roman"/>
      <w:b/>
      <w:bCs/>
    </w:rPr>
  </w:style>
  <w:style w:type="character" w:styleId="ac">
    <w:name w:val="Emphasis"/>
    <w:basedOn w:val="a1"/>
    <w:uiPriority w:val="20"/>
    <w:qFormat/>
    <w:rsid w:val="006840CD"/>
    <w:rPr>
      <w:rFonts w:ascii="Times New Roman" w:hAnsi="Times New Roman"/>
      <w:i/>
      <w:iCs/>
    </w:rPr>
  </w:style>
  <w:style w:type="paragraph" w:styleId="ad">
    <w:name w:val="caption"/>
    <w:basedOn w:val="a0"/>
    <w:next w:val="ae"/>
    <w:uiPriority w:val="35"/>
    <w:unhideWhenUsed/>
    <w:qFormat/>
    <w:rsid w:val="006840CD"/>
    <w:pPr>
      <w:keepNext/>
    </w:pPr>
    <w:rPr>
      <w:rFonts w:cs="Times New Roman"/>
      <w:b/>
      <w:bCs/>
      <w:szCs w:val="24"/>
    </w:rPr>
  </w:style>
  <w:style w:type="character" w:customStyle="1" w:styleId="skip">
    <w:name w:val="skip"/>
    <w:basedOn w:val="a1"/>
    <w:rsid w:val="006A194E"/>
  </w:style>
  <w:style w:type="character" w:styleId="af">
    <w:name w:val="Hyperlink"/>
    <w:basedOn w:val="a1"/>
    <w:uiPriority w:val="99"/>
    <w:unhideWhenUsed/>
    <w:rsid w:val="006840CD"/>
    <w:rPr>
      <w:color w:val="0000FF"/>
      <w:u w:val="single"/>
    </w:rPr>
  </w:style>
  <w:style w:type="character" w:customStyle="1" w:styleId="apple-converted-space">
    <w:name w:val="apple-converted-space"/>
    <w:basedOn w:val="a1"/>
    <w:rsid w:val="006A194E"/>
  </w:style>
  <w:style w:type="paragraph" w:customStyle="1" w:styleId="EndNoteBibliography">
    <w:name w:val="EndNote Bibliography"/>
    <w:basedOn w:val="a0"/>
    <w:link w:val="EndNoteBibliography0"/>
    <w:rsid w:val="006A194E"/>
    <w:pPr>
      <w:spacing w:afterLines="100" w:after="100"/>
    </w:pPr>
    <w:rPr>
      <w:rFonts w:ascii="等线" w:eastAsia="等线" w:hAnsi="等线" w:cs="Times New Roman"/>
      <w:noProof/>
      <w:sz w:val="20"/>
    </w:rPr>
  </w:style>
  <w:style w:type="character" w:customStyle="1" w:styleId="EndNoteBibliography0">
    <w:name w:val="EndNote Bibliography 字符"/>
    <w:link w:val="EndNoteBibliography"/>
    <w:rsid w:val="006A194E"/>
    <w:rPr>
      <w:rFonts w:ascii="等线" w:eastAsia="等线" w:hAnsi="等线" w:cs="Times New Roman"/>
      <w:noProof/>
      <w:kern w:val="0"/>
      <w:sz w:val="20"/>
      <w:lang w:eastAsia="en-US"/>
    </w:rPr>
  </w:style>
  <w:style w:type="paragraph" w:customStyle="1" w:styleId="EndNoteBibliographyTitle">
    <w:name w:val="EndNote Bibliography Title"/>
    <w:basedOn w:val="a0"/>
    <w:link w:val="EndNoteBibliographyTitle0"/>
    <w:rsid w:val="006A194E"/>
    <w:pPr>
      <w:spacing w:afterLines="100" w:after="100" w:line="480" w:lineRule="auto"/>
      <w:jc w:val="center"/>
    </w:pPr>
    <w:rPr>
      <w:rFonts w:ascii="等线" w:eastAsia="等线" w:hAnsi="等线" w:cs="Times New Roman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6A194E"/>
    <w:rPr>
      <w:rFonts w:ascii="等线" w:eastAsia="等线" w:hAnsi="等线" w:cs="Times New Roman"/>
      <w:noProof/>
      <w:kern w:val="0"/>
      <w:sz w:val="20"/>
      <w:lang w:eastAsia="en-US"/>
    </w:rPr>
  </w:style>
  <w:style w:type="paragraph" w:customStyle="1" w:styleId="p">
    <w:name w:val="p"/>
    <w:basedOn w:val="a0"/>
    <w:rsid w:val="006A194E"/>
    <w:pPr>
      <w:spacing w:before="100" w:beforeAutospacing="1" w:afterLines="100" w:after="100" w:afterAutospacing="1" w:line="480" w:lineRule="auto"/>
    </w:pPr>
    <w:rPr>
      <w:rFonts w:ascii="宋体" w:eastAsia="宋体" w:hAnsi="宋体" w:cs="宋体"/>
      <w:szCs w:val="24"/>
    </w:rPr>
  </w:style>
  <w:style w:type="paragraph" w:styleId="af0">
    <w:name w:val="Normal (Web)"/>
    <w:basedOn w:val="a0"/>
    <w:uiPriority w:val="99"/>
    <w:unhideWhenUsed/>
    <w:rsid w:val="006840CD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tran">
    <w:name w:val="tran"/>
    <w:basedOn w:val="a1"/>
    <w:rsid w:val="006A194E"/>
  </w:style>
  <w:style w:type="character" w:customStyle="1" w:styleId="xref-sep">
    <w:name w:val="xref-sep"/>
    <w:basedOn w:val="a1"/>
    <w:rsid w:val="006A194E"/>
  </w:style>
  <w:style w:type="paragraph" w:styleId="af1">
    <w:name w:val="Balloon Text"/>
    <w:basedOn w:val="a0"/>
    <w:link w:val="af2"/>
    <w:uiPriority w:val="99"/>
    <w:semiHidden/>
    <w:unhideWhenUsed/>
    <w:rsid w:val="006840CD"/>
    <w:pPr>
      <w:spacing w:after="0"/>
    </w:pPr>
    <w:rPr>
      <w:rFonts w:ascii="Tahoma" w:hAnsi="Tahoma" w:cs="Tahoma"/>
      <w:sz w:val="16"/>
      <w:szCs w:val="16"/>
    </w:rPr>
  </w:style>
  <w:style w:type="character" w:customStyle="1" w:styleId="af2">
    <w:name w:val="批注框文本 字符"/>
    <w:basedOn w:val="a1"/>
    <w:link w:val="af1"/>
    <w:uiPriority w:val="99"/>
    <w:semiHidden/>
    <w:rsid w:val="006840CD"/>
    <w:rPr>
      <w:rFonts w:ascii="Tahoma" w:hAnsi="Tahoma" w:cs="Tahoma"/>
      <w:kern w:val="0"/>
      <w:sz w:val="16"/>
      <w:szCs w:val="16"/>
      <w:lang w:eastAsia="en-US"/>
    </w:rPr>
  </w:style>
  <w:style w:type="character" w:styleId="af3">
    <w:name w:val="annotation reference"/>
    <w:basedOn w:val="a1"/>
    <w:uiPriority w:val="99"/>
    <w:semiHidden/>
    <w:unhideWhenUsed/>
    <w:rsid w:val="006840CD"/>
    <w:rPr>
      <w:sz w:val="16"/>
      <w:szCs w:val="16"/>
    </w:rPr>
  </w:style>
  <w:style w:type="paragraph" w:styleId="af4">
    <w:name w:val="annotation text"/>
    <w:basedOn w:val="a0"/>
    <w:link w:val="af5"/>
    <w:uiPriority w:val="99"/>
    <w:semiHidden/>
    <w:unhideWhenUsed/>
    <w:rsid w:val="006840CD"/>
    <w:rPr>
      <w:sz w:val="20"/>
      <w:szCs w:val="20"/>
    </w:rPr>
  </w:style>
  <w:style w:type="character" w:customStyle="1" w:styleId="af5">
    <w:name w:val="批注文字 字符"/>
    <w:basedOn w:val="a1"/>
    <w:link w:val="af4"/>
    <w:uiPriority w:val="99"/>
    <w:semiHidden/>
    <w:rsid w:val="006840CD"/>
    <w:rPr>
      <w:rFonts w:ascii="Times New Roman" w:hAnsi="Times New Roman"/>
      <w:kern w:val="0"/>
      <w:sz w:val="20"/>
      <w:szCs w:val="20"/>
      <w:lang w:eastAsia="en-US"/>
    </w:rPr>
  </w:style>
  <w:style w:type="paragraph" w:styleId="af6">
    <w:name w:val="annotation subject"/>
    <w:basedOn w:val="af4"/>
    <w:next w:val="af4"/>
    <w:link w:val="af7"/>
    <w:uiPriority w:val="99"/>
    <w:unhideWhenUsed/>
    <w:rsid w:val="006840CD"/>
    <w:rPr>
      <w:b/>
      <w:bCs/>
    </w:rPr>
  </w:style>
  <w:style w:type="character" w:customStyle="1" w:styleId="af7">
    <w:name w:val="批注主题 字符"/>
    <w:basedOn w:val="af5"/>
    <w:link w:val="af6"/>
    <w:uiPriority w:val="99"/>
    <w:rsid w:val="006840CD"/>
    <w:rPr>
      <w:rFonts w:ascii="Times New Roman" w:hAnsi="Times New Roman"/>
      <w:b/>
      <w:bCs/>
      <w:kern w:val="0"/>
      <w:sz w:val="20"/>
      <w:szCs w:val="20"/>
      <w:lang w:eastAsia="en-US"/>
    </w:rPr>
  </w:style>
  <w:style w:type="table" w:styleId="af8">
    <w:name w:val="Table Grid"/>
    <w:basedOn w:val="a2"/>
    <w:uiPriority w:val="59"/>
    <w:rsid w:val="006840CD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1">
    <w:name w:val="未处理的提及1"/>
    <w:uiPriority w:val="99"/>
    <w:semiHidden/>
    <w:unhideWhenUsed/>
    <w:rsid w:val="006A194E"/>
    <w:rPr>
      <w:color w:val="605E5C"/>
      <w:shd w:val="clear" w:color="auto" w:fill="E1DFDD"/>
    </w:rPr>
  </w:style>
  <w:style w:type="paragraph" w:customStyle="1" w:styleId="af9">
    <w:name w:val="表格字体"/>
    <w:basedOn w:val="a0"/>
    <w:link w:val="afa"/>
    <w:qFormat/>
    <w:rsid w:val="006A194E"/>
    <w:pPr>
      <w:spacing w:afterLines="100" w:after="100"/>
    </w:pPr>
    <w:rPr>
      <w:rFonts w:eastAsia="Times New Roman" w:cs="Times New Roman"/>
      <w:szCs w:val="24"/>
    </w:rPr>
  </w:style>
  <w:style w:type="character" w:styleId="afb">
    <w:name w:val="line number"/>
    <w:basedOn w:val="a1"/>
    <w:uiPriority w:val="99"/>
    <w:semiHidden/>
    <w:unhideWhenUsed/>
    <w:rsid w:val="006840CD"/>
  </w:style>
  <w:style w:type="character" w:customStyle="1" w:styleId="afa">
    <w:name w:val="表格字体 字符"/>
    <w:link w:val="af9"/>
    <w:rsid w:val="006A194E"/>
    <w:rPr>
      <w:rFonts w:ascii="Times New Roman" w:eastAsia="Times New Roman" w:hAnsi="Times New Roman" w:cs="Times New Roman"/>
      <w:szCs w:val="24"/>
    </w:rPr>
  </w:style>
  <w:style w:type="paragraph" w:styleId="afc">
    <w:name w:val="footnote text"/>
    <w:basedOn w:val="a0"/>
    <w:link w:val="afd"/>
    <w:uiPriority w:val="99"/>
    <w:semiHidden/>
    <w:unhideWhenUsed/>
    <w:rsid w:val="006840CD"/>
    <w:pPr>
      <w:spacing w:after="0"/>
    </w:pPr>
    <w:rPr>
      <w:sz w:val="20"/>
      <w:szCs w:val="20"/>
    </w:rPr>
  </w:style>
  <w:style w:type="character" w:customStyle="1" w:styleId="afd">
    <w:name w:val="脚注文本 字符"/>
    <w:basedOn w:val="a1"/>
    <w:link w:val="afc"/>
    <w:uiPriority w:val="99"/>
    <w:semiHidden/>
    <w:rsid w:val="006840CD"/>
    <w:rPr>
      <w:rFonts w:ascii="Times New Roman" w:hAnsi="Times New Roman"/>
      <w:kern w:val="0"/>
      <w:sz w:val="20"/>
      <w:szCs w:val="20"/>
      <w:lang w:eastAsia="en-US"/>
    </w:rPr>
  </w:style>
  <w:style w:type="character" w:styleId="afe">
    <w:name w:val="footnote reference"/>
    <w:basedOn w:val="a1"/>
    <w:uiPriority w:val="99"/>
    <w:semiHidden/>
    <w:unhideWhenUsed/>
    <w:rsid w:val="006840CD"/>
    <w:rPr>
      <w:vertAlign w:val="superscript"/>
    </w:rPr>
  </w:style>
  <w:style w:type="paragraph" w:styleId="aff">
    <w:name w:val="Subtitle"/>
    <w:basedOn w:val="a0"/>
    <w:next w:val="a0"/>
    <w:link w:val="aff0"/>
    <w:uiPriority w:val="99"/>
    <w:unhideWhenUsed/>
    <w:qFormat/>
    <w:rsid w:val="006840CD"/>
    <w:pPr>
      <w:spacing w:before="240"/>
    </w:pPr>
    <w:rPr>
      <w:rFonts w:cs="Times New Roman"/>
      <w:b/>
      <w:szCs w:val="24"/>
    </w:rPr>
  </w:style>
  <w:style w:type="character" w:customStyle="1" w:styleId="aff0">
    <w:name w:val="副标题 字符"/>
    <w:basedOn w:val="a1"/>
    <w:link w:val="aff"/>
    <w:uiPriority w:val="99"/>
    <w:rsid w:val="006840CD"/>
    <w:rPr>
      <w:rFonts w:ascii="Times New Roman" w:hAnsi="Times New Roman" w:cs="Times New Roman"/>
      <w:b/>
      <w:kern w:val="0"/>
      <w:sz w:val="24"/>
      <w:szCs w:val="24"/>
      <w:lang w:eastAsia="en-US"/>
    </w:rPr>
  </w:style>
  <w:style w:type="paragraph" w:customStyle="1" w:styleId="AuthorList">
    <w:name w:val="Author List"/>
    <w:aliases w:val="Keywords,Abstract"/>
    <w:basedOn w:val="aff"/>
    <w:next w:val="a0"/>
    <w:uiPriority w:val="1"/>
    <w:qFormat/>
    <w:rsid w:val="006840CD"/>
  </w:style>
  <w:style w:type="paragraph" w:styleId="aff1">
    <w:name w:val="Title"/>
    <w:basedOn w:val="a0"/>
    <w:next w:val="a0"/>
    <w:link w:val="aff2"/>
    <w:qFormat/>
    <w:rsid w:val="006840CD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2">
    <w:name w:val="标题 字符"/>
    <w:basedOn w:val="a1"/>
    <w:link w:val="aff1"/>
    <w:rsid w:val="006840CD"/>
    <w:rPr>
      <w:rFonts w:ascii="Times New Roman" w:hAnsi="Times New Roman" w:cs="Times New Roman"/>
      <w:b/>
      <w:kern w:val="0"/>
      <w:sz w:val="32"/>
      <w:szCs w:val="32"/>
      <w:lang w:eastAsia="en-US"/>
    </w:rPr>
  </w:style>
  <w:style w:type="paragraph" w:customStyle="1" w:styleId="frontiers">
    <w:name w:val="frontiers 标题"/>
    <w:basedOn w:val="aff1"/>
    <w:link w:val="frontiers0"/>
    <w:qFormat/>
    <w:rsid w:val="006840CD"/>
  </w:style>
  <w:style w:type="character" w:customStyle="1" w:styleId="frontiers0">
    <w:name w:val="frontiers 标题 字符"/>
    <w:basedOn w:val="aff2"/>
    <w:link w:val="frontiers"/>
    <w:rsid w:val="006840CD"/>
    <w:rPr>
      <w:rFonts w:ascii="Times New Roman" w:hAnsi="Times New Roman" w:cs="Times New Roman"/>
      <w:b/>
      <w:kern w:val="0"/>
      <w:sz w:val="32"/>
      <w:szCs w:val="32"/>
      <w:lang w:eastAsia="en-US"/>
    </w:rPr>
  </w:style>
  <w:style w:type="numbering" w:customStyle="1" w:styleId="Headings">
    <w:name w:val="Headings"/>
    <w:uiPriority w:val="99"/>
    <w:rsid w:val="006840CD"/>
    <w:pPr>
      <w:numPr>
        <w:numId w:val="4"/>
      </w:numPr>
    </w:pPr>
  </w:style>
  <w:style w:type="paragraph" w:customStyle="1" w:styleId="SupplementaryMaterial">
    <w:name w:val="Supplementary Material"/>
    <w:basedOn w:val="aff1"/>
    <w:next w:val="aff1"/>
    <w:qFormat/>
    <w:rsid w:val="006840CD"/>
    <w:pPr>
      <w:spacing w:after="120"/>
    </w:pPr>
    <w:rPr>
      <w:i/>
    </w:rPr>
  </w:style>
  <w:style w:type="paragraph" w:styleId="a">
    <w:name w:val="List Paragraph"/>
    <w:basedOn w:val="a0"/>
    <w:uiPriority w:val="3"/>
    <w:qFormat/>
    <w:rsid w:val="006840CD"/>
    <w:pPr>
      <w:numPr>
        <w:numId w:val="5"/>
      </w:numPr>
      <w:contextualSpacing/>
    </w:pPr>
    <w:rPr>
      <w:rFonts w:eastAsia="Cambria" w:cs="Times New Roman"/>
      <w:szCs w:val="24"/>
    </w:rPr>
  </w:style>
  <w:style w:type="character" w:styleId="aff3">
    <w:name w:val="Subtle Emphasis"/>
    <w:basedOn w:val="a1"/>
    <w:uiPriority w:val="19"/>
    <w:qFormat/>
    <w:rsid w:val="006840CD"/>
    <w:rPr>
      <w:rFonts w:ascii="Times New Roman" w:hAnsi="Times New Roman"/>
      <w:i/>
      <w:iCs/>
      <w:color w:val="404040" w:themeColor="text1" w:themeTint="BF"/>
    </w:rPr>
  </w:style>
  <w:style w:type="character" w:styleId="aff4">
    <w:name w:val="FollowedHyperlink"/>
    <w:basedOn w:val="a1"/>
    <w:uiPriority w:val="99"/>
    <w:semiHidden/>
    <w:unhideWhenUsed/>
    <w:rsid w:val="006840CD"/>
    <w:rPr>
      <w:color w:val="954F72" w:themeColor="followedHyperlink"/>
      <w:u w:val="single"/>
    </w:rPr>
  </w:style>
  <w:style w:type="character" w:styleId="aff5">
    <w:name w:val="Intense Reference"/>
    <w:basedOn w:val="a1"/>
    <w:uiPriority w:val="32"/>
    <w:qFormat/>
    <w:rsid w:val="006840CD"/>
    <w:rPr>
      <w:b/>
      <w:bCs/>
      <w:smallCaps/>
      <w:color w:val="auto"/>
      <w:spacing w:val="5"/>
    </w:rPr>
  </w:style>
  <w:style w:type="character" w:styleId="aff6">
    <w:name w:val="Intense Emphasis"/>
    <w:basedOn w:val="a1"/>
    <w:uiPriority w:val="21"/>
    <w:unhideWhenUsed/>
    <w:rsid w:val="006840CD"/>
    <w:rPr>
      <w:rFonts w:ascii="Times New Roman" w:hAnsi="Times New Roman"/>
      <w:i/>
      <w:iCs/>
      <w:color w:val="auto"/>
    </w:rPr>
  </w:style>
  <w:style w:type="character" w:styleId="aff7">
    <w:name w:val="Book Title"/>
    <w:basedOn w:val="a1"/>
    <w:uiPriority w:val="33"/>
    <w:qFormat/>
    <w:rsid w:val="006840CD"/>
    <w:rPr>
      <w:rFonts w:ascii="Times New Roman" w:hAnsi="Times New Roman"/>
      <w:b/>
      <w:bCs/>
      <w:i/>
      <w:iCs/>
      <w:spacing w:val="5"/>
    </w:rPr>
  </w:style>
  <w:style w:type="paragraph" w:styleId="ae">
    <w:name w:val="No Spacing"/>
    <w:uiPriority w:val="99"/>
    <w:unhideWhenUsed/>
    <w:qFormat/>
    <w:rsid w:val="006840CD"/>
    <w:rPr>
      <w:rFonts w:ascii="Times New Roman" w:hAnsi="Times New Roman"/>
      <w:kern w:val="0"/>
      <w:sz w:val="24"/>
      <w:lang w:eastAsia="en-US"/>
    </w:rPr>
  </w:style>
  <w:style w:type="paragraph" w:styleId="aff8">
    <w:name w:val="Quote"/>
    <w:basedOn w:val="a0"/>
    <w:next w:val="a0"/>
    <w:link w:val="aff9"/>
    <w:uiPriority w:val="29"/>
    <w:qFormat/>
    <w:rsid w:val="006840CD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9">
    <w:name w:val="引用 字符"/>
    <w:basedOn w:val="a1"/>
    <w:link w:val="aff8"/>
    <w:uiPriority w:val="29"/>
    <w:rsid w:val="006840CD"/>
    <w:rPr>
      <w:rFonts w:ascii="Times New Roman" w:hAnsi="Times New Roman"/>
      <w:i/>
      <w:iCs/>
      <w:color w:val="404040" w:themeColor="text1" w:themeTint="BF"/>
      <w:kern w:val="0"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3EA856-60EA-4641-8EC6-7C79EC4C84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</TotalTime>
  <Pages>6</Pages>
  <Words>3499</Words>
  <Characters>19945</Characters>
  <Application>Microsoft Office Word</Application>
  <DocSecurity>0</DocSecurity>
  <Lines>166</Lines>
  <Paragraphs>46</Paragraphs>
  <ScaleCrop>false</ScaleCrop>
  <Company/>
  <LinksUpToDate>false</LinksUpToDate>
  <CharactersWithSpaces>23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俊霞 黄</dc:creator>
  <cp:keywords/>
  <dc:description/>
  <cp:lastModifiedBy>黄 俊霞</cp:lastModifiedBy>
  <cp:revision>19</cp:revision>
  <dcterms:created xsi:type="dcterms:W3CDTF">2020-07-08T09:17:00Z</dcterms:created>
  <dcterms:modified xsi:type="dcterms:W3CDTF">2021-04-08T14:28:00Z</dcterms:modified>
</cp:coreProperties>
</file>